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5974" w:rsidRDefault="007B2621" w:rsidP="007B2621">
      <w:pPr>
        <w:pStyle w:val="Ttulo"/>
      </w:pPr>
      <w:r>
        <w:t>Agradeci</w:t>
      </w:r>
      <w:r w:rsidR="00171FF3">
        <w:t>mientos</w:t>
      </w:r>
    </w:p>
    <w:p w:rsidR="00E61AE2" w:rsidRPr="00171FF3" w:rsidRDefault="00905974" w:rsidP="00171FF3">
      <w:pPr>
        <w:rPr>
          <w:rFonts w:asciiTheme="majorHAnsi" w:eastAsiaTheme="majorEastAsia" w:hAnsiTheme="majorHAnsi" w:cstheme="majorBidi"/>
          <w:color w:val="232323" w:themeColor="text2" w:themeShade="BF"/>
          <w:spacing w:val="5"/>
          <w:kern w:val="28"/>
          <w:sz w:val="52"/>
          <w:szCs w:val="52"/>
        </w:rPr>
        <w:sectPr w:rsidR="00E61AE2" w:rsidRPr="00171FF3" w:rsidSect="0030399E">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r>
        <w:br w:type="page"/>
      </w:r>
    </w:p>
    <w:p w:rsidR="00900E8E" w:rsidRDefault="00900E8E" w:rsidP="00900E8E">
      <w:pPr>
        <w:pStyle w:val="Ttulo"/>
      </w:pPr>
      <w:r>
        <w:lastRenderedPageBreak/>
        <w:t>Resumen</w:t>
      </w:r>
    </w:p>
    <w:p w:rsidR="00900E8E" w:rsidRDefault="007B2621" w:rsidP="00900E8E">
      <w:r>
        <w:t>Un texto breve (una cara a</w:t>
      </w:r>
      <w:r w:rsidR="0095034A">
        <w:t>proximadamente) que describa qué</w:t>
      </w:r>
      <w:r>
        <w:t xml:space="preserve"> se ha hecho en el proyecto, sus principales objetivos, la utilidad que se le quiere dar, si está destinado a algún cliente real, aspectos sobre la tecnología usada y cosas similares que permitan hacerse una idea rápida del trabajo realizado. </w:t>
      </w:r>
    </w:p>
    <w:p w:rsidR="007B2621" w:rsidRDefault="007B2621" w:rsidP="00900E8E">
      <w:r>
        <w:t>Se trata de describir brevemente todos los aspectos más importantes del proyecto destacando en lo posible sus puntos fuertes para permitir comprenderlo fácilmente en una lectura rápida sin tener más referencias del mismo. Por tanto, no debe ser un texto demasiado largo ni complejo.</w:t>
      </w:r>
    </w:p>
    <w:p w:rsidR="006B4F6F" w:rsidRDefault="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Pr="006B4F6F" w:rsidRDefault="006B4F6F" w:rsidP="006B4F6F"/>
    <w:p w:rsidR="006B4F6F" w:rsidRDefault="006B4F6F" w:rsidP="006B4F6F">
      <w:pPr>
        <w:tabs>
          <w:tab w:val="left" w:pos="1080"/>
        </w:tabs>
      </w:pPr>
      <w:r>
        <w:tab/>
      </w:r>
    </w:p>
    <w:p w:rsidR="00816CDF" w:rsidRPr="006B4F6F" w:rsidRDefault="006B4F6F" w:rsidP="006B4F6F">
      <w:pPr>
        <w:tabs>
          <w:tab w:val="left" w:pos="1080"/>
        </w:tabs>
        <w:sectPr w:rsidR="00816CDF" w:rsidRPr="006B4F6F" w:rsidSect="0030399E">
          <w:type w:val="oddPage"/>
          <w:pgSz w:w="11906" w:h="16838" w:code="9"/>
          <w:pgMar w:top="1134" w:right="1134" w:bottom="1134" w:left="1134" w:header="567" w:footer="567" w:gutter="1134"/>
          <w:cols w:space="708"/>
          <w:titlePg/>
          <w:docGrid w:linePitch="360"/>
        </w:sectPr>
      </w:pPr>
      <w:r>
        <w:lastRenderedPageBreak/>
        <w:tab/>
      </w:r>
    </w:p>
    <w:p w:rsidR="007E5172" w:rsidRDefault="007E5172" w:rsidP="007E5172">
      <w:pPr>
        <w:pStyle w:val="Ttulo"/>
      </w:pPr>
      <w:r>
        <w:lastRenderedPageBreak/>
        <w:t>Palabras clave</w:t>
      </w:r>
    </w:p>
    <w:p w:rsidR="007E5172" w:rsidRDefault="007E5172" w:rsidP="007E5172">
      <w:pPr>
        <w:jc w:val="left"/>
      </w:pPr>
      <w:r>
        <w:t>HSA: Hemorragia Subaracnoidea</w:t>
      </w:r>
    </w:p>
    <w:p w:rsidR="007E5172" w:rsidRDefault="007E5172" w:rsidP="007E5172">
      <w:pPr>
        <w:jc w:val="left"/>
      </w:pPr>
      <w:r>
        <w:t>ACI: Arteria Carótida Interna</w:t>
      </w:r>
    </w:p>
    <w:p w:rsidR="007E5172" w:rsidRPr="007E5172" w:rsidRDefault="007E5172" w:rsidP="007E5172">
      <w:pPr>
        <w:jc w:val="left"/>
        <w:sectPr w:rsidR="007E5172" w:rsidRPr="007E5172"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Abstract</w:t>
      </w:r>
      <w:proofErr w:type="spellEnd"/>
    </w:p>
    <w:p w:rsidR="00900E8E" w:rsidRDefault="00CE72B9" w:rsidP="00900E8E">
      <w:r>
        <w:t>Traducción al inglés del resumen anterior. Conviene hacerlo una vez se tenga la versión definitiva de dicho resumen.</w:t>
      </w:r>
      <w:r w:rsidR="0004146D">
        <w:t xml:space="preserve"> Se recomienda consultar al director del proyecto acerca de si considera adecuado que aparezca esta sección.</w:t>
      </w:r>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Pr="00087411" w:rsidRDefault="00900E8E" w:rsidP="00900E8E">
      <w:pPr>
        <w:pStyle w:val="Ttulo"/>
        <w:rPr>
          <w:i/>
        </w:rPr>
      </w:pPr>
      <w:proofErr w:type="spellStart"/>
      <w:r w:rsidRPr="00087411">
        <w:rPr>
          <w:i/>
        </w:rPr>
        <w:lastRenderedPageBreak/>
        <w:t>Keywords</w:t>
      </w:r>
      <w:proofErr w:type="spellEnd"/>
    </w:p>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General</w:t>
      </w:r>
    </w:p>
    <w:p w:rsidR="0054730A" w:rsidRDefault="001E752C">
      <w:pPr>
        <w:pStyle w:val="TDC1"/>
        <w:tabs>
          <w:tab w:val="right" w:leader="dot" w:pos="8494"/>
        </w:tabs>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08880534" w:history="1">
        <w:r w:rsidR="0054730A" w:rsidRPr="0089115D">
          <w:rPr>
            <w:rStyle w:val="Hipervnculo"/>
            <w:noProof/>
          </w:rPr>
          <w:t>Introducción</w:t>
        </w:r>
        <w:r w:rsidR="0054730A">
          <w:rPr>
            <w:noProof/>
            <w:webHidden/>
          </w:rPr>
          <w:tab/>
        </w:r>
        <w:r w:rsidR="0054730A">
          <w:rPr>
            <w:noProof/>
            <w:webHidden/>
          </w:rPr>
          <w:fldChar w:fldCharType="begin"/>
        </w:r>
        <w:r w:rsidR="0054730A">
          <w:rPr>
            <w:noProof/>
            <w:webHidden/>
          </w:rPr>
          <w:instrText xml:space="preserve"> PAGEREF _Toc508880534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2534F8">
      <w:pPr>
        <w:pStyle w:val="TDC2"/>
        <w:rPr>
          <w:rFonts w:eastAsiaTheme="minorEastAsia"/>
          <w:smallCaps w:val="0"/>
          <w:noProof/>
          <w:sz w:val="22"/>
          <w:szCs w:val="22"/>
          <w:lang w:eastAsia="es-ES"/>
        </w:rPr>
      </w:pPr>
      <w:hyperlink w:anchor="_Toc508880535" w:history="1">
        <w:r w:rsidR="0054730A" w:rsidRPr="0089115D">
          <w:rPr>
            <w:rStyle w:val="Hipervnculo"/>
            <w:noProof/>
          </w:rPr>
          <w:t>Definición de aneurisma incidental</w:t>
        </w:r>
        <w:r w:rsidR="0054730A">
          <w:rPr>
            <w:noProof/>
            <w:webHidden/>
          </w:rPr>
          <w:tab/>
        </w:r>
        <w:r w:rsidR="0054730A">
          <w:rPr>
            <w:noProof/>
            <w:webHidden/>
          </w:rPr>
          <w:fldChar w:fldCharType="begin"/>
        </w:r>
        <w:r w:rsidR="0054730A">
          <w:rPr>
            <w:noProof/>
            <w:webHidden/>
          </w:rPr>
          <w:instrText xml:space="preserve"> PAGEREF _Toc508880535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2534F8">
      <w:pPr>
        <w:pStyle w:val="TDC2"/>
        <w:rPr>
          <w:rFonts w:eastAsiaTheme="minorEastAsia"/>
          <w:smallCaps w:val="0"/>
          <w:noProof/>
          <w:sz w:val="22"/>
          <w:szCs w:val="22"/>
          <w:lang w:eastAsia="es-ES"/>
        </w:rPr>
      </w:pPr>
      <w:hyperlink w:anchor="_Toc508880536" w:history="1">
        <w:r w:rsidR="0054730A" w:rsidRPr="0089115D">
          <w:rPr>
            <w:rStyle w:val="Hipervnculo"/>
            <w:noProof/>
          </w:rPr>
          <w:t>Epidemiología</w:t>
        </w:r>
        <w:r w:rsidR="0054730A">
          <w:rPr>
            <w:noProof/>
            <w:webHidden/>
          </w:rPr>
          <w:tab/>
        </w:r>
        <w:r w:rsidR="0054730A">
          <w:rPr>
            <w:noProof/>
            <w:webHidden/>
          </w:rPr>
          <w:fldChar w:fldCharType="begin"/>
        </w:r>
        <w:r w:rsidR="0054730A">
          <w:rPr>
            <w:noProof/>
            <w:webHidden/>
          </w:rPr>
          <w:instrText xml:space="preserve"> PAGEREF _Toc508880536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2534F8">
      <w:pPr>
        <w:pStyle w:val="TDC2"/>
        <w:rPr>
          <w:rFonts w:eastAsiaTheme="minorEastAsia"/>
          <w:smallCaps w:val="0"/>
          <w:noProof/>
          <w:sz w:val="22"/>
          <w:szCs w:val="22"/>
          <w:lang w:eastAsia="es-ES"/>
        </w:rPr>
      </w:pPr>
      <w:hyperlink w:anchor="_Toc508880537" w:history="1">
        <w:r w:rsidR="0054730A" w:rsidRPr="0089115D">
          <w:rPr>
            <w:rStyle w:val="Hipervnculo"/>
            <w:noProof/>
          </w:rPr>
          <w:t>Historia natural del aneurisma</w:t>
        </w:r>
        <w:r w:rsidR="0054730A">
          <w:rPr>
            <w:noProof/>
            <w:webHidden/>
          </w:rPr>
          <w:tab/>
        </w:r>
        <w:r w:rsidR="0054730A">
          <w:rPr>
            <w:noProof/>
            <w:webHidden/>
          </w:rPr>
          <w:fldChar w:fldCharType="begin"/>
        </w:r>
        <w:r w:rsidR="0054730A">
          <w:rPr>
            <w:noProof/>
            <w:webHidden/>
          </w:rPr>
          <w:instrText xml:space="preserve"> PAGEREF _Toc508880537 \h </w:instrText>
        </w:r>
        <w:r w:rsidR="0054730A">
          <w:rPr>
            <w:noProof/>
            <w:webHidden/>
          </w:rPr>
        </w:r>
        <w:r w:rsidR="0054730A">
          <w:rPr>
            <w:noProof/>
            <w:webHidden/>
          </w:rPr>
          <w:fldChar w:fldCharType="separate"/>
        </w:r>
        <w:r w:rsidR="0054730A">
          <w:rPr>
            <w:noProof/>
            <w:webHidden/>
          </w:rPr>
          <w:t>12</w:t>
        </w:r>
        <w:r w:rsidR="0054730A">
          <w:rPr>
            <w:noProof/>
            <w:webHidden/>
          </w:rPr>
          <w:fldChar w:fldCharType="end"/>
        </w:r>
      </w:hyperlink>
    </w:p>
    <w:p w:rsidR="0054730A" w:rsidRDefault="002534F8">
      <w:pPr>
        <w:pStyle w:val="TDC3"/>
        <w:tabs>
          <w:tab w:val="right" w:leader="dot" w:pos="8494"/>
        </w:tabs>
        <w:rPr>
          <w:rFonts w:eastAsiaTheme="minorEastAsia"/>
          <w:i w:val="0"/>
          <w:iCs w:val="0"/>
          <w:noProof/>
          <w:sz w:val="22"/>
          <w:szCs w:val="22"/>
          <w:lang w:eastAsia="es-ES"/>
        </w:rPr>
      </w:pPr>
      <w:hyperlink w:anchor="_Toc508880538" w:history="1">
        <w:r w:rsidR="0054730A" w:rsidRPr="0089115D">
          <w:rPr>
            <w:rStyle w:val="Hipervnculo"/>
            <w:noProof/>
          </w:rPr>
          <w:t>Hemorragia Subaracnoidea (HSA)</w:t>
        </w:r>
        <w:r w:rsidR="0054730A">
          <w:rPr>
            <w:noProof/>
            <w:webHidden/>
          </w:rPr>
          <w:tab/>
        </w:r>
        <w:r w:rsidR="0054730A">
          <w:rPr>
            <w:noProof/>
            <w:webHidden/>
          </w:rPr>
          <w:fldChar w:fldCharType="begin"/>
        </w:r>
        <w:r w:rsidR="0054730A">
          <w:rPr>
            <w:noProof/>
            <w:webHidden/>
          </w:rPr>
          <w:instrText xml:space="preserve"> PAGEREF _Toc508880538 \h </w:instrText>
        </w:r>
        <w:r w:rsidR="0054730A">
          <w:rPr>
            <w:noProof/>
            <w:webHidden/>
          </w:rPr>
        </w:r>
        <w:r w:rsidR="0054730A">
          <w:rPr>
            <w:noProof/>
            <w:webHidden/>
          </w:rPr>
          <w:fldChar w:fldCharType="separate"/>
        </w:r>
        <w:r w:rsidR="0054730A">
          <w:rPr>
            <w:noProof/>
            <w:webHidden/>
          </w:rPr>
          <w:t>13</w:t>
        </w:r>
        <w:r w:rsidR="0054730A">
          <w:rPr>
            <w:noProof/>
            <w:webHidden/>
          </w:rPr>
          <w:fldChar w:fldCharType="end"/>
        </w:r>
      </w:hyperlink>
    </w:p>
    <w:p w:rsidR="0054730A" w:rsidRDefault="002534F8">
      <w:pPr>
        <w:pStyle w:val="TDC3"/>
        <w:tabs>
          <w:tab w:val="right" w:leader="dot" w:pos="8494"/>
        </w:tabs>
        <w:rPr>
          <w:rFonts w:eastAsiaTheme="minorEastAsia"/>
          <w:i w:val="0"/>
          <w:iCs w:val="0"/>
          <w:noProof/>
          <w:sz w:val="22"/>
          <w:szCs w:val="22"/>
          <w:lang w:eastAsia="es-ES"/>
        </w:rPr>
      </w:pPr>
      <w:hyperlink w:anchor="_Toc508880539" w:history="1">
        <w:r w:rsidR="0054730A" w:rsidRPr="0089115D">
          <w:rPr>
            <w:rStyle w:val="Hipervnculo"/>
            <w:noProof/>
          </w:rPr>
          <w:t>Factores pronósticos y factores de riesgo de ruptura aneurismática</w:t>
        </w:r>
        <w:r w:rsidR="0054730A">
          <w:rPr>
            <w:noProof/>
            <w:webHidden/>
          </w:rPr>
          <w:tab/>
        </w:r>
        <w:r w:rsidR="0054730A">
          <w:rPr>
            <w:noProof/>
            <w:webHidden/>
          </w:rPr>
          <w:fldChar w:fldCharType="begin"/>
        </w:r>
        <w:r w:rsidR="0054730A">
          <w:rPr>
            <w:noProof/>
            <w:webHidden/>
          </w:rPr>
          <w:instrText xml:space="preserve"> PAGEREF _Toc508880539 \h </w:instrText>
        </w:r>
        <w:r w:rsidR="0054730A">
          <w:rPr>
            <w:noProof/>
            <w:webHidden/>
          </w:rPr>
        </w:r>
        <w:r w:rsidR="0054730A">
          <w:rPr>
            <w:noProof/>
            <w:webHidden/>
          </w:rPr>
          <w:fldChar w:fldCharType="separate"/>
        </w:r>
        <w:r w:rsidR="0054730A">
          <w:rPr>
            <w:noProof/>
            <w:webHidden/>
          </w:rPr>
          <w:t>14</w:t>
        </w:r>
        <w:r w:rsidR="0054730A">
          <w:rPr>
            <w:noProof/>
            <w:webHidden/>
          </w:rPr>
          <w:fldChar w:fldCharType="end"/>
        </w:r>
      </w:hyperlink>
    </w:p>
    <w:p w:rsidR="0054730A" w:rsidRDefault="002534F8">
      <w:pPr>
        <w:pStyle w:val="TDC2"/>
        <w:rPr>
          <w:rFonts w:eastAsiaTheme="minorEastAsia"/>
          <w:smallCaps w:val="0"/>
          <w:noProof/>
          <w:sz w:val="22"/>
          <w:szCs w:val="22"/>
          <w:lang w:eastAsia="es-ES"/>
        </w:rPr>
      </w:pPr>
      <w:hyperlink w:anchor="_Toc508880540" w:history="1">
        <w:r w:rsidR="0054730A" w:rsidRPr="0089115D">
          <w:rPr>
            <w:rStyle w:val="Hipervnculo"/>
            <w:noProof/>
          </w:rPr>
          <w:t>Tratamiento de los aneurismas incidentales</w:t>
        </w:r>
        <w:r w:rsidR="0054730A">
          <w:rPr>
            <w:noProof/>
            <w:webHidden/>
          </w:rPr>
          <w:tab/>
        </w:r>
        <w:r w:rsidR="0054730A">
          <w:rPr>
            <w:noProof/>
            <w:webHidden/>
          </w:rPr>
          <w:fldChar w:fldCharType="begin"/>
        </w:r>
        <w:r w:rsidR="0054730A">
          <w:rPr>
            <w:noProof/>
            <w:webHidden/>
          </w:rPr>
          <w:instrText xml:space="preserve"> PAGEREF _Toc508880540 \h </w:instrText>
        </w:r>
        <w:r w:rsidR="0054730A">
          <w:rPr>
            <w:noProof/>
            <w:webHidden/>
          </w:rPr>
        </w:r>
        <w:r w:rsidR="0054730A">
          <w:rPr>
            <w:noProof/>
            <w:webHidden/>
          </w:rPr>
          <w:fldChar w:fldCharType="separate"/>
        </w:r>
        <w:r w:rsidR="0054730A">
          <w:rPr>
            <w:noProof/>
            <w:webHidden/>
          </w:rPr>
          <w:t>15</w:t>
        </w:r>
        <w:r w:rsidR="0054730A">
          <w:rPr>
            <w:noProof/>
            <w:webHidden/>
          </w:rPr>
          <w:fldChar w:fldCharType="end"/>
        </w:r>
      </w:hyperlink>
    </w:p>
    <w:p w:rsidR="0054730A" w:rsidRDefault="002534F8">
      <w:pPr>
        <w:pStyle w:val="TDC3"/>
        <w:tabs>
          <w:tab w:val="right" w:leader="dot" w:pos="8494"/>
        </w:tabs>
        <w:rPr>
          <w:rFonts w:eastAsiaTheme="minorEastAsia"/>
          <w:i w:val="0"/>
          <w:iCs w:val="0"/>
          <w:noProof/>
          <w:sz w:val="22"/>
          <w:szCs w:val="22"/>
          <w:lang w:eastAsia="es-ES"/>
        </w:rPr>
      </w:pPr>
      <w:hyperlink w:anchor="_Toc508880541" w:history="1">
        <w:r w:rsidR="0054730A" w:rsidRPr="0089115D">
          <w:rPr>
            <w:rStyle w:val="Hipervnculo"/>
            <w:noProof/>
          </w:rPr>
          <w:t>Tratamiento quirúrgico</w:t>
        </w:r>
        <w:r w:rsidR="0054730A">
          <w:rPr>
            <w:noProof/>
            <w:webHidden/>
          </w:rPr>
          <w:tab/>
        </w:r>
        <w:r w:rsidR="0054730A">
          <w:rPr>
            <w:noProof/>
            <w:webHidden/>
          </w:rPr>
          <w:fldChar w:fldCharType="begin"/>
        </w:r>
        <w:r w:rsidR="0054730A">
          <w:rPr>
            <w:noProof/>
            <w:webHidden/>
          </w:rPr>
          <w:instrText xml:space="preserve"> PAGEREF _Toc508880541 \h </w:instrText>
        </w:r>
        <w:r w:rsidR="0054730A">
          <w:rPr>
            <w:noProof/>
            <w:webHidden/>
          </w:rPr>
        </w:r>
        <w:r w:rsidR="0054730A">
          <w:rPr>
            <w:noProof/>
            <w:webHidden/>
          </w:rPr>
          <w:fldChar w:fldCharType="separate"/>
        </w:r>
        <w:r w:rsidR="0054730A">
          <w:rPr>
            <w:noProof/>
            <w:webHidden/>
          </w:rPr>
          <w:t>15</w:t>
        </w:r>
        <w:r w:rsidR="0054730A">
          <w:rPr>
            <w:noProof/>
            <w:webHidden/>
          </w:rPr>
          <w:fldChar w:fldCharType="end"/>
        </w:r>
      </w:hyperlink>
    </w:p>
    <w:p w:rsidR="0054730A" w:rsidRDefault="002534F8">
      <w:pPr>
        <w:pStyle w:val="TDC3"/>
        <w:tabs>
          <w:tab w:val="right" w:leader="dot" w:pos="8494"/>
        </w:tabs>
        <w:rPr>
          <w:rFonts w:eastAsiaTheme="minorEastAsia"/>
          <w:i w:val="0"/>
          <w:iCs w:val="0"/>
          <w:noProof/>
          <w:sz w:val="22"/>
          <w:szCs w:val="22"/>
          <w:lang w:eastAsia="es-ES"/>
        </w:rPr>
      </w:pPr>
      <w:hyperlink w:anchor="_Toc508880542" w:history="1">
        <w:r w:rsidR="0054730A" w:rsidRPr="0089115D">
          <w:rPr>
            <w:rStyle w:val="Hipervnculo"/>
            <w:noProof/>
          </w:rPr>
          <w:t>Tratamiento endovascular</w:t>
        </w:r>
        <w:r w:rsidR="0054730A">
          <w:rPr>
            <w:noProof/>
            <w:webHidden/>
          </w:rPr>
          <w:tab/>
        </w:r>
        <w:r w:rsidR="0054730A">
          <w:rPr>
            <w:noProof/>
            <w:webHidden/>
          </w:rPr>
          <w:fldChar w:fldCharType="begin"/>
        </w:r>
        <w:r w:rsidR="0054730A">
          <w:rPr>
            <w:noProof/>
            <w:webHidden/>
          </w:rPr>
          <w:instrText xml:space="preserve"> PAGEREF _Toc508880542 \h </w:instrText>
        </w:r>
        <w:r w:rsidR="0054730A">
          <w:rPr>
            <w:noProof/>
            <w:webHidden/>
          </w:rPr>
        </w:r>
        <w:r w:rsidR="0054730A">
          <w:rPr>
            <w:noProof/>
            <w:webHidden/>
          </w:rPr>
          <w:fldChar w:fldCharType="separate"/>
        </w:r>
        <w:r w:rsidR="0054730A">
          <w:rPr>
            <w:noProof/>
            <w:webHidden/>
          </w:rPr>
          <w:t>16</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3" w:history="1">
        <w:r w:rsidR="0054730A" w:rsidRPr="0089115D">
          <w:rPr>
            <w:rStyle w:val="Hipervnculo"/>
            <w:noProof/>
          </w:rPr>
          <w:t>Justificación del Proyecto</w:t>
        </w:r>
        <w:r w:rsidR="0054730A">
          <w:rPr>
            <w:noProof/>
            <w:webHidden/>
          </w:rPr>
          <w:tab/>
        </w:r>
        <w:r w:rsidR="0054730A">
          <w:rPr>
            <w:noProof/>
            <w:webHidden/>
          </w:rPr>
          <w:fldChar w:fldCharType="begin"/>
        </w:r>
        <w:r w:rsidR="0054730A">
          <w:rPr>
            <w:noProof/>
            <w:webHidden/>
          </w:rPr>
          <w:instrText xml:space="preserve"> PAGEREF _Toc508880543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4" w:history="1">
        <w:r w:rsidR="0054730A" w:rsidRPr="0089115D">
          <w:rPr>
            <w:rStyle w:val="Hipervnculo"/>
            <w:noProof/>
          </w:rPr>
          <w:t>Objetivos</w:t>
        </w:r>
        <w:r w:rsidR="0054730A">
          <w:rPr>
            <w:noProof/>
            <w:webHidden/>
          </w:rPr>
          <w:tab/>
        </w:r>
        <w:r w:rsidR="0054730A">
          <w:rPr>
            <w:noProof/>
            <w:webHidden/>
          </w:rPr>
          <w:fldChar w:fldCharType="begin"/>
        </w:r>
        <w:r w:rsidR="0054730A">
          <w:rPr>
            <w:noProof/>
            <w:webHidden/>
          </w:rPr>
          <w:instrText xml:space="preserve"> PAGEREF _Toc508880544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5" w:history="1">
        <w:r w:rsidR="0054730A" w:rsidRPr="0089115D">
          <w:rPr>
            <w:rStyle w:val="Hipervnculo"/>
            <w:noProof/>
          </w:rPr>
          <w:t>Material y métodos</w:t>
        </w:r>
        <w:r w:rsidR="0054730A">
          <w:rPr>
            <w:noProof/>
            <w:webHidden/>
          </w:rPr>
          <w:tab/>
        </w:r>
        <w:r w:rsidR="0054730A">
          <w:rPr>
            <w:noProof/>
            <w:webHidden/>
          </w:rPr>
          <w:fldChar w:fldCharType="begin"/>
        </w:r>
        <w:r w:rsidR="0054730A">
          <w:rPr>
            <w:noProof/>
            <w:webHidden/>
          </w:rPr>
          <w:instrText xml:space="preserve"> PAGEREF _Toc508880545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6" w:history="1">
        <w:r w:rsidR="0054730A" w:rsidRPr="0089115D">
          <w:rPr>
            <w:rStyle w:val="Hipervnculo"/>
            <w:noProof/>
          </w:rPr>
          <w:t>Resultados</w:t>
        </w:r>
        <w:r w:rsidR="0054730A">
          <w:rPr>
            <w:noProof/>
            <w:webHidden/>
          </w:rPr>
          <w:tab/>
        </w:r>
        <w:r w:rsidR="0054730A">
          <w:rPr>
            <w:noProof/>
            <w:webHidden/>
          </w:rPr>
          <w:fldChar w:fldCharType="begin"/>
        </w:r>
        <w:r w:rsidR="0054730A">
          <w:rPr>
            <w:noProof/>
            <w:webHidden/>
          </w:rPr>
          <w:instrText xml:space="preserve"> PAGEREF _Toc508880546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7" w:history="1">
        <w:r w:rsidR="0054730A" w:rsidRPr="0089115D">
          <w:rPr>
            <w:rStyle w:val="Hipervnculo"/>
            <w:noProof/>
          </w:rPr>
          <w:t>Discusión</w:t>
        </w:r>
        <w:r w:rsidR="0054730A">
          <w:rPr>
            <w:noProof/>
            <w:webHidden/>
          </w:rPr>
          <w:tab/>
        </w:r>
        <w:r w:rsidR="0054730A">
          <w:rPr>
            <w:noProof/>
            <w:webHidden/>
          </w:rPr>
          <w:fldChar w:fldCharType="begin"/>
        </w:r>
        <w:r w:rsidR="0054730A">
          <w:rPr>
            <w:noProof/>
            <w:webHidden/>
          </w:rPr>
          <w:instrText xml:space="preserve"> PAGEREF _Toc508880547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8" w:history="1">
        <w:r w:rsidR="0054730A" w:rsidRPr="0089115D">
          <w:rPr>
            <w:rStyle w:val="Hipervnculo"/>
            <w:noProof/>
          </w:rPr>
          <w:t>Conclusiones</w:t>
        </w:r>
        <w:r w:rsidR="0054730A">
          <w:rPr>
            <w:noProof/>
            <w:webHidden/>
          </w:rPr>
          <w:tab/>
        </w:r>
        <w:r w:rsidR="0054730A">
          <w:rPr>
            <w:noProof/>
            <w:webHidden/>
          </w:rPr>
          <w:fldChar w:fldCharType="begin"/>
        </w:r>
        <w:r w:rsidR="0054730A">
          <w:rPr>
            <w:noProof/>
            <w:webHidden/>
          </w:rPr>
          <w:instrText xml:space="preserve"> PAGEREF _Toc508880548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54730A" w:rsidRDefault="002534F8">
      <w:pPr>
        <w:pStyle w:val="TDC1"/>
        <w:tabs>
          <w:tab w:val="right" w:leader="dot" w:pos="8494"/>
        </w:tabs>
        <w:rPr>
          <w:rFonts w:eastAsiaTheme="minorEastAsia"/>
          <w:b w:val="0"/>
          <w:bCs w:val="0"/>
          <w:caps w:val="0"/>
          <w:noProof/>
          <w:sz w:val="22"/>
          <w:szCs w:val="22"/>
          <w:lang w:eastAsia="es-ES"/>
        </w:rPr>
      </w:pPr>
      <w:hyperlink w:anchor="_Toc508880549" w:history="1">
        <w:r w:rsidR="0054730A" w:rsidRPr="0089115D">
          <w:rPr>
            <w:rStyle w:val="Hipervnculo"/>
            <w:noProof/>
          </w:rPr>
          <w:t>Bibliografía</w:t>
        </w:r>
        <w:r w:rsidR="0054730A">
          <w:rPr>
            <w:noProof/>
            <w:webHidden/>
          </w:rPr>
          <w:tab/>
        </w:r>
        <w:r w:rsidR="0054730A">
          <w:rPr>
            <w:noProof/>
            <w:webHidden/>
          </w:rPr>
          <w:fldChar w:fldCharType="begin"/>
        </w:r>
        <w:r w:rsidR="0054730A">
          <w:rPr>
            <w:noProof/>
            <w:webHidden/>
          </w:rPr>
          <w:instrText xml:space="preserve"> PAGEREF _Toc508880549 \h </w:instrText>
        </w:r>
        <w:r w:rsidR="0054730A">
          <w:rPr>
            <w:noProof/>
            <w:webHidden/>
          </w:rPr>
        </w:r>
        <w:r w:rsidR="0054730A">
          <w:rPr>
            <w:noProof/>
            <w:webHidden/>
          </w:rPr>
          <w:fldChar w:fldCharType="separate"/>
        </w:r>
        <w:r w:rsidR="0054730A">
          <w:rPr>
            <w:noProof/>
            <w:webHidden/>
          </w:rPr>
          <w:t>17</w:t>
        </w:r>
        <w:r w:rsidR="0054730A">
          <w:rPr>
            <w:noProof/>
            <w:webHidden/>
          </w:rPr>
          <w:fldChar w:fldCharType="end"/>
        </w:r>
      </w:hyperlink>
    </w:p>
    <w:p w:rsidR="00CE72B9" w:rsidRDefault="001E752C" w:rsidP="00900E8E">
      <w:r>
        <w:fldChar w:fldCharType="end"/>
      </w:r>
    </w:p>
    <w:p w:rsidR="00900E8E" w:rsidRDefault="00900E8E" w:rsidP="00900E8E"/>
    <w:p w:rsidR="00816CDF" w:rsidRDefault="00816CDF">
      <w:pPr>
        <w:sectPr w:rsidR="00816CDF" w:rsidSect="0030399E">
          <w:type w:val="oddPage"/>
          <w:pgSz w:w="11906" w:h="16838" w:code="9"/>
          <w:pgMar w:top="1134" w:right="1134" w:bottom="1134" w:left="1134" w:header="567" w:footer="567" w:gutter="1134"/>
          <w:cols w:space="708"/>
          <w:titlePg/>
          <w:docGrid w:linePitch="360"/>
        </w:sectPr>
      </w:pPr>
    </w:p>
    <w:p w:rsidR="00900E8E" w:rsidRDefault="00900E8E" w:rsidP="00900E8E">
      <w:pPr>
        <w:pStyle w:val="Ttulo"/>
      </w:pPr>
      <w:r>
        <w:lastRenderedPageBreak/>
        <w:t>Índice de Figuras</w:t>
      </w:r>
    </w:p>
    <w:p w:rsidR="00900E8E" w:rsidRDefault="001E752C" w:rsidP="00900E8E">
      <w:r>
        <w:rPr>
          <w:b/>
          <w:bCs/>
          <w:sz w:val="20"/>
          <w:szCs w:val="20"/>
        </w:rPr>
        <w:fldChar w:fldCharType="begin"/>
      </w:r>
      <w:r w:rsidR="00BE2B5B">
        <w:instrText xml:space="preserve"> TOC \h \z \t "Epígrafe" \c </w:instrText>
      </w:r>
      <w:r>
        <w:rPr>
          <w:b/>
          <w:bCs/>
          <w:sz w:val="20"/>
          <w:szCs w:val="20"/>
        </w:rPr>
        <w:fldChar w:fldCharType="separate"/>
      </w:r>
      <w:r w:rsidR="00F308D9">
        <w:rPr>
          <w:noProof/>
          <w:sz w:val="20"/>
          <w:szCs w:val="20"/>
        </w:rPr>
        <w:t>No se encuentran elementos de tabla de ilustraciones.</w:t>
      </w:r>
      <w:r>
        <w:fldChar w:fldCharType="end"/>
      </w:r>
    </w:p>
    <w:p w:rsidR="007C3483" w:rsidRDefault="007C3483" w:rsidP="00900E8E"/>
    <w:p w:rsidR="00900E8E" w:rsidRDefault="00900E8E" w:rsidP="00900E8E"/>
    <w:p w:rsidR="00900E8E" w:rsidRDefault="00900E8E">
      <w:r>
        <w:br w:type="page"/>
      </w:r>
    </w:p>
    <w:p w:rsidR="004D03C8" w:rsidRDefault="004D03C8" w:rsidP="004D03C8">
      <w:pPr>
        <w:pStyle w:val="Ttulo1"/>
      </w:pPr>
      <w:bookmarkStart w:id="0" w:name="_Toc508880534"/>
      <w:r>
        <w:lastRenderedPageBreak/>
        <w:t>Introducción</w:t>
      </w:r>
      <w:bookmarkEnd w:id="0"/>
    </w:p>
    <w:p w:rsidR="00F308D9" w:rsidRDefault="00F308D9" w:rsidP="00F308D9">
      <w:pPr>
        <w:pStyle w:val="Ttulo2"/>
        <w:numPr>
          <w:ilvl w:val="1"/>
          <w:numId w:val="0"/>
        </w:numPr>
        <w:ind w:left="576" w:hanging="576"/>
      </w:pPr>
      <w:bookmarkStart w:id="1" w:name="_Toc508880535"/>
      <w:r>
        <w:t>Definición de aneurisma incidental</w:t>
      </w:r>
      <w:bookmarkEnd w:id="1"/>
    </w:p>
    <w:p w:rsidR="00F308D9" w:rsidRDefault="00F308D9" w:rsidP="00F308D9">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Los aneurismas pueden dar clínica por dos mecanismos principalmente. El primero es por la presión que pudiera ejercer en los tejidos que le rodean, es decir, por efecto masa. En el caso de los aneurismas intracraneales esto podría dar desde cefaleas hasta déficits focales. El segundo mecanismo sería por la propia rotura del aneurisma, lo que provocaría sangrado.</w:t>
      </w:r>
    </w:p>
    <w:p w:rsidR="00F308D9" w:rsidRDefault="00F308D9" w:rsidP="00F308D9">
      <w:r>
        <w:t xml:space="preserve">Existen distintos tipos de aneurismas, según su forma pueden ser: saculares, unidos al vaso por un cuello o pedúnculo, o fusiformes, con ensanchamiento de toda la circunferencia. También pueden clasificarse según su etiología: micóticos, la pared se debilita por una infección bacteriana; secundarios a un traumatismo; arterioesclerótico o hipertensivo; de origen idiopático o genético; o asociados a ciertas enfermedades como la poliquistosis renal, y sobre todo a enfermedades del tejido conectivo: enfermedad de </w:t>
      </w:r>
      <w:proofErr w:type="spellStart"/>
      <w:r>
        <w:t>Ehlers-Danlos</w:t>
      </w:r>
      <w:proofErr w:type="spellEnd"/>
      <w:r>
        <w:t xml:space="preserve">, enfermedad de </w:t>
      </w:r>
      <w:proofErr w:type="spellStart"/>
      <w:r>
        <w:t>Marfan</w:t>
      </w:r>
      <w:proofErr w:type="spellEnd"/>
      <w:r>
        <w:t>, coartación de aorta, síndrome de Oler-Weber-</w:t>
      </w:r>
      <w:proofErr w:type="spellStart"/>
      <w:r>
        <w:t>Redu</w:t>
      </w:r>
      <w:proofErr w:type="spellEnd"/>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pPr>
        <w:pStyle w:val="Ttulo2"/>
        <w:numPr>
          <w:ilvl w:val="1"/>
          <w:numId w:val="0"/>
        </w:numPr>
        <w:ind w:left="576" w:hanging="576"/>
      </w:pPr>
      <w:bookmarkStart w:id="2" w:name="_Toc508880536"/>
      <w:r>
        <w:t>Epidemiología</w:t>
      </w:r>
      <w:bookmarkEnd w:id="2"/>
    </w:p>
    <w:p w:rsidR="00171FF3" w:rsidRPr="00171FF3" w:rsidRDefault="00171FF3" w:rsidP="00171FF3">
      <w:r>
        <w:t>(No me gusta mucho este apartado, prefiero ir metiendo estos datos en los demás apartados)</w:t>
      </w:r>
    </w:p>
    <w:p w:rsidR="00F308D9" w:rsidRPr="007A1932" w:rsidRDefault="00F308D9" w:rsidP="00F308D9">
      <w:pPr>
        <w:rPr>
          <w:i/>
        </w:rPr>
      </w:pPr>
      <w:r w:rsidRPr="007A1932">
        <w:rPr>
          <w:i/>
        </w:rPr>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w:t>
      </w:r>
      <w:r w:rsidR="00121126" w:rsidRPr="00121126">
        <w:rPr>
          <w:rFonts w:ascii="Calibri" w:hAnsi="Calibri" w:cs="Calibri"/>
          <w:i/>
        </w:rPr>
        <w:t>(3)</w:t>
      </w:r>
      <w:proofErr w:type="spellStart"/>
      <w:r w:rsidRPr="007A1932">
        <w:rPr>
          <w:i/>
        </w:rPr>
        <w:t>úmero</w:t>
      </w:r>
      <w:proofErr w:type="spellEnd"/>
      <w:r w:rsidRPr="007A1932">
        <w:rPr>
          <w:i/>
        </w:rPr>
        <w:t xml:space="preserve"> de aneurismas incidentales</w:t>
      </w:r>
      <w:r w:rsidRPr="007A1932">
        <w:rPr>
          <w:i/>
        </w:rPr>
        <w:fldChar w:fldCharType="begin"/>
      </w:r>
      <w:r w:rsidRPr="007A1932">
        <w:rPr>
          <w:i/>
        </w:rPr>
        <w:instrText xml:space="preserve"> ADDIN ZOTERO_ITEM CSL_CITATION {"citationID":"uprLMXMr","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7A1932">
        <w:rPr>
          <w:i/>
        </w:rPr>
        <w:fldChar w:fldCharType="end"/>
      </w:r>
      <w:r w:rsidRPr="007A1932">
        <w:rPr>
          <w:i/>
        </w:rPr>
        <w:t>. Se estima que la prevalencia de aneurismas en la población adulta es de 3-5% (aunque varía dependiendo de si el estudio es angiográfico o mediante autopsia) , con un riesgo de ruptura total del 1.8%/año</w:t>
      </w:r>
      <w:r w:rsidR="00121126">
        <w:rPr>
          <w:i/>
        </w:rPr>
        <w:fldChar w:fldCharType="begin"/>
      </w:r>
      <w:r w:rsidR="00121126">
        <w:rPr>
          <w:i/>
        </w:rPr>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rPr>
          <w:i/>
        </w:rPr>
        <w:fldChar w:fldCharType="separate"/>
      </w:r>
      <w:r w:rsidR="00121126" w:rsidRPr="00121126">
        <w:rPr>
          <w:rFonts w:ascii="Calibri" w:hAnsi="Calibri" w:cs="Calibri"/>
        </w:rPr>
        <w:t>(3)</w:t>
      </w:r>
      <w:r w:rsidR="00121126">
        <w:rPr>
          <w:i/>
        </w:rPr>
        <w:fldChar w:fldCharType="end"/>
      </w:r>
      <w:r w:rsidRPr="007A1932">
        <w:rPr>
          <w:i/>
        </w:rPr>
        <w:t xml:space="preserve">. </w:t>
      </w:r>
    </w:p>
    <w:p w:rsidR="00F308D9" w:rsidRPr="007A1932" w:rsidRDefault="00F308D9" w:rsidP="00F308D9">
      <w:pPr>
        <w:rPr>
          <w:i/>
        </w:rPr>
      </w:pPr>
      <w:r w:rsidRPr="007A1932">
        <w:rPr>
          <w:i/>
        </w:rPr>
        <w:t>Los más frecuentes son los aneurismas saculares, que representan el 50-70% de los mismos, localizados en áreas de bifurcación de grandes arterias. Los aneurismas saculares son múltiples hasta en un 30% de los casos.</w:t>
      </w:r>
    </w:p>
    <w:p w:rsidR="00F308D9" w:rsidRDefault="00F308D9" w:rsidP="00F308D9">
      <w:pPr>
        <w:pStyle w:val="Ttulo2"/>
        <w:numPr>
          <w:ilvl w:val="1"/>
          <w:numId w:val="0"/>
        </w:numPr>
        <w:ind w:left="576" w:hanging="576"/>
      </w:pPr>
      <w:bookmarkStart w:id="3" w:name="_Toc508880537"/>
      <w:r>
        <w:t>Historia natural del aneurisma</w:t>
      </w:r>
      <w:bookmarkEnd w:id="3"/>
    </w:p>
    <w:p w:rsidR="00F308D9" w:rsidRDefault="00F308D9" w:rsidP="00F308D9">
      <w:r>
        <w:t xml:space="preserve">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w:t>
      </w:r>
      <w:r>
        <w:lastRenderedPageBreak/>
        <w:t>que los aneurismas que sí son tratados</w:t>
      </w:r>
      <w:r w:rsidR="00121126">
        <w:t xml:space="preserve">. </w:t>
      </w:r>
      <w:r>
        <w:t>Lo que hace no podamos predecir cuál es el riesgo ruptura de una manera clara, si no que según el contexto que le acompañe se decidirá una vía de actuación. La evolución natural del aneurisma es su ruptura, originándo</w:t>
      </w:r>
      <w:r w:rsidR="00121126">
        <w:t>se una hemorragia subaracnoidea</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pPr>
        <w:pStyle w:val="Ttulo3"/>
        <w:numPr>
          <w:ilvl w:val="2"/>
          <w:numId w:val="0"/>
        </w:numPr>
        <w:ind w:left="1428" w:hanging="720"/>
      </w:pPr>
      <w:bookmarkStart w:id="4" w:name="_Toc508880538"/>
      <w:r>
        <w:t>Hemorragia Subaracnoidea (HSA)</w:t>
      </w:r>
      <w:bookmarkEnd w:id="4"/>
      <w:r>
        <w:t xml:space="preserve"> </w:t>
      </w:r>
    </w:p>
    <w:p w:rsidR="00F308D9" w:rsidRDefault="00F308D9" w:rsidP="00F308D9">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La mayoría de las HSA son de causa traumática y dentro de las causas espontáneas no traumáticas, la ruptura de aneurismas es la más frecuente</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121126" w:rsidRPr="00C20DA7">
        <w:rPr>
          <w:rFonts w:ascii="Calibri Light" w:hAnsi="Calibri Light" w:cs="Calibri Light"/>
        </w:rPr>
        <w:t>(1)</w:t>
      </w:r>
      <w:r w:rsidR="00121126">
        <w:fldChar w:fldCharType="end"/>
      </w:r>
      <w:r w:rsidR="00121126">
        <w:t>.</w:t>
      </w:r>
    </w:p>
    <w:p w:rsidR="00F308D9" w:rsidRDefault="00F308D9" w:rsidP="00F308D9">
      <w:r>
        <w:t xml:space="preserve">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paña frecuentemente de náuseas,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 los de </w:t>
      </w:r>
      <w:proofErr w:type="spellStart"/>
      <w:r>
        <w:t>Kernig</w:t>
      </w:r>
      <w:proofErr w:type="spellEnd"/>
      <w:r>
        <w:t xml:space="preserve"> y </w:t>
      </w:r>
      <w:proofErr w:type="spellStart"/>
      <w:r>
        <w:t>Brudzinski</w:t>
      </w:r>
      <w:proofErr w:type="spellEnd"/>
      <w:r>
        <w:t xml:space="preserve">. Existen unas escalas de clasificación clínica de la HSA, como la escala de </w:t>
      </w:r>
      <w:proofErr w:type="spellStart"/>
      <w:r>
        <w:t>Hunt</w:t>
      </w:r>
      <w:proofErr w:type="spellEnd"/>
      <w:r>
        <w:t xml:space="preserve"> y </w:t>
      </w:r>
      <w:proofErr w:type="spellStart"/>
      <w:r>
        <w:t>Hess</w:t>
      </w:r>
      <w:proofErr w:type="spellEnd"/>
      <w:r>
        <w:t xml:space="preserve"> o la WFNS, que  la organizan en 5 grados progresivos según la gravedad</w:t>
      </w:r>
      <w:r>
        <w:fldChar w:fldCharType="begin"/>
      </w:r>
      <w:r>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fldChar w:fldCharType="separate"/>
      </w:r>
      <w:r w:rsidR="00C20DA7" w:rsidRPr="00C20DA7">
        <w:rPr>
          <w:rFonts w:ascii="Calibri Light" w:hAnsi="Calibri Light" w:cs="Calibri Light"/>
        </w:rPr>
        <w:t>(2)</w:t>
      </w:r>
      <w:r>
        <w:fldChar w:fldCharType="end"/>
      </w:r>
      <w:r>
        <w:t>.</w:t>
      </w:r>
    </w:p>
    <w:p w:rsidR="00F308D9" w:rsidRDefault="00F308D9" w:rsidP="00F308D9">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n tipo de secuela, sobre todo en pacientes ancianos</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121126" w:rsidRPr="00C20DA7">
        <w:rPr>
          <w:rFonts w:ascii="Calibri Light" w:hAnsi="Calibri Light" w:cs="Calibri Light"/>
        </w:rPr>
        <w:t>(3)</w:t>
      </w:r>
      <w:r w:rsidR="00121126">
        <w:fldChar w:fldCharType="end"/>
      </w:r>
      <w:r w:rsidR="00121126">
        <w:t>.</w:t>
      </w:r>
    </w:p>
    <w:p w:rsidR="00F308D9" w:rsidRDefault="00F308D9" w:rsidP="00F308D9">
      <w:r>
        <w:t>Las principales complicaciones de las HSA son:</w:t>
      </w:r>
    </w:p>
    <w:p w:rsidR="00F308D9" w:rsidRDefault="00F308D9" w:rsidP="00F308D9">
      <w:pPr>
        <w:pStyle w:val="Prrafodelista"/>
        <w:numPr>
          <w:ilvl w:val="0"/>
          <w:numId w:val="54"/>
        </w:numPr>
      </w:pPr>
      <w:r>
        <w:t>Resangrado: hasta en el 30% de los pacientes, con una tasa de mortalidad del 42%. El riesgo de nueva hemorragia es mayor en las primeras 24 horas tras la HSA, y en 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F308D9">
      <w:pPr>
        <w:pStyle w:val="Prrafodelista"/>
        <w:numPr>
          <w:ilvl w:val="0"/>
          <w:numId w:val="54"/>
        </w:numPr>
      </w:pPr>
      <w:r>
        <w:t>Vasoespasmo: ocurre hasta en el 65% de los pacientes, detectándose mediante Eco Doppler transcraneal principalmente. Son sintomáticos en menos del 30% de los casos, dando síntomas por la isquemia cerebral producida. Estos síntomas van desde alteraciones del nivel de conciencia o cefalea hasta déficits neurológicos según donde se produzca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 sustancias vasodilatadoras.</w:t>
      </w:r>
    </w:p>
    <w:p w:rsidR="00F308D9" w:rsidRDefault="00F308D9" w:rsidP="00F308D9">
      <w:pPr>
        <w:pStyle w:val="Prrafodelista"/>
        <w:numPr>
          <w:ilvl w:val="0"/>
          <w:numId w:val="54"/>
        </w:numPr>
      </w:pPr>
      <w:r>
        <w:lastRenderedPageBreak/>
        <w:t>Hidrocefalia: hasta en un 20% de los casos. Es una hidrocefalia no obstructiva normotensa. Tiene su origen en la alteración de la circulación del líquido cefalorraquídeo por la presencia de sangre.</w:t>
      </w:r>
    </w:p>
    <w:p w:rsidR="00F308D9" w:rsidRDefault="00F308D9" w:rsidP="00F308D9">
      <w:pPr>
        <w:pStyle w:val="Prrafodelista"/>
        <w:numPr>
          <w:ilvl w:val="0"/>
          <w:numId w:val="54"/>
        </w:numPr>
      </w:pPr>
      <w:r>
        <w:t>Crisis comiciales</w:t>
      </w:r>
    </w:p>
    <w:p w:rsidR="00F308D9" w:rsidRDefault="00F308D9" w:rsidP="00F308D9">
      <w:pPr>
        <w:pStyle w:val="Prrafodelista"/>
        <w:numPr>
          <w:ilvl w:val="0"/>
          <w:numId w:val="54"/>
        </w:numPr>
      </w:pPr>
      <w:r>
        <w:t>Hiponatremia: Presente  en el 30% de los pacientes. Favorece el edema cerebral y el vasoespasmo. Es consecuencia de alteraciones de la regulación del volumen intravascular.</w:t>
      </w:r>
    </w:p>
    <w:p w:rsidR="00F308D9" w:rsidRDefault="00F308D9" w:rsidP="00F308D9">
      <w:pPr>
        <w:pStyle w:val="Ttulo3"/>
        <w:numPr>
          <w:ilvl w:val="2"/>
          <w:numId w:val="0"/>
        </w:numPr>
        <w:ind w:left="1428" w:hanging="720"/>
      </w:pPr>
      <w:bookmarkStart w:id="5" w:name="_Toc508880539"/>
      <w:r>
        <w:t>Factores pronósticos y factores de riesgo de ruptura aneurismática</w:t>
      </w:r>
      <w:bookmarkEnd w:id="5"/>
    </w:p>
    <w:p w:rsidR="00F308D9" w:rsidRDefault="00F308D9" w:rsidP="00F308D9">
      <w:pPr>
        <w:pStyle w:val="Prrafodelista"/>
        <w:numPr>
          <w:ilvl w:val="0"/>
          <w:numId w:val="55"/>
        </w:numPr>
      </w:pPr>
      <w:r>
        <w:t>Factores dependientes del aneurisma:</w:t>
      </w:r>
    </w:p>
    <w:p w:rsidR="00F308D9" w:rsidRDefault="00F308D9" w:rsidP="00F308D9">
      <w:pPr>
        <w:pStyle w:val="Prrafodelista"/>
        <w:numPr>
          <w:ilvl w:val="1"/>
          <w:numId w:val="55"/>
        </w:numPr>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5C33BF" w:rsidRPr="005C33BF">
        <w:rPr>
          <w:rFonts w:ascii="Calibri Light" w:hAnsi="Calibri Light" w:cs="Calibri Light"/>
        </w:rPr>
        <w:t>(3,4)</w:t>
      </w:r>
      <w:r>
        <w:fldChar w:fldCharType="end"/>
      </w:r>
      <w:r>
        <w:t>.</w:t>
      </w:r>
    </w:p>
    <w:p w:rsidR="00F308D9" w:rsidRDefault="00F308D9" w:rsidP="00F308D9">
      <w:pPr>
        <w:pStyle w:val="Prrafodelista"/>
        <w:numPr>
          <w:ilvl w:val="1"/>
          <w:numId w:val="55"/>
        </w:numPr>
      </w:pPr>
      <w:r>
        <w:t xml:space="preserve">Localización: distintos vasos sanguíneos tienen diferentes condiciones hemodinámicas, influyendo en la evolución natural. Los aneurismas localizados en la circulación anterior tienen mayor riesgo de ruptura, a excepción de la localización vertebrobasilar, que constituye un factor independiente de ruptura. La localización posterior tiene peor pronóstico, causando cuadros más graves, siendo p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5C33BF" w:rsidRPr="005C33BF">
        <w:rPr>
          <w:rFonts w:ascii="Calibri Light" w:hAnsi="Calibri Light" w:cs="Calibri Light"/>
        </w:rPr>
        <w:t>(3,5)</w:t>
      </w:r>
      <w:r>
        <w:fldChar w:fldCharType="end"/>
      </w:r>
      <w:r>
        <w:t>.</w:t>
      </w:r>
    </w:p>
    <w:p w:rsidR="00F308D9" w:rsidRDefault="00F308D9" w:rsidP="00F308D9">
      <w:pPr>
        <w:pStyle w:val="Prrafodelista"/>
        <w:numPr>
          <w:ilvl w:val="1"/>
          <w:numId w:val="55"/>
        </w:numPr>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121126" w:rsidRPr="00121126">
        <w:rPr>
          <w:rFonts w:ascii="Calibri Light" w:hAnsi="Calibri Light" w:cs="Calibri Light"/>
        </w:rPr>
        <w:t>(3,6)</w:t>
      </w:r>
      <w:r>
        <w:fldChar w:fldCharType="end"/>
      </w:r>
      <w:r>
        <w:t>.</w:t>
      </w:r>
    </w:p>
    <w:p w:rsidR="00F308D9" w:rsidRDefault="00F308D9" w:rsidP="00F308D9">
      <w:pPr>
        <w:pStyle w:val="Prrafodelista"/>
        <w:numPr>
          <w:ilvl w:val="1"/>
          <w:numId w:val="55"/>
        </w:numPr>
      </w:pPr>
      <w:r>
        <w:t xml:space="preserve">Crecimiento: indica ruptura inminente incluso en aneurismas pequeños. El tamaño inicial del aneurisma juega un papel muy importante como predictor de crecimiento. Además, 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5C33BF" w:rsidRPr="00121126">
        <w:rPr>
          <w:rFonts w:ascii="Calibri Light" w:hAnsi="Calibri Light" w:cs="Calibri Light"/>
        </w:rPr>
        <w:t>(7)</w:t>
      </w:r>
      <w:r w:rsidR="005C33BF">
        <w:fldChar w:fldCharType="end"/>
      </w:r>
      <w:r w:rsidR="005C33BF">
        <w:t>.</w:t>
      </w:r>
    </w:p>
    <w:p w:rsidR="00F308D9" w:rsidRDefault="00F308D9" w:rsidP="00F308D9">
      <w:pPr>
        <w:pStyle w:val="Prrafodelista"/>
        <w:numPr>
          <w:ilvl w:val="0"/>
          <w:numId w:val="55"/>
        </w:numPr>
      </w:pPr>
      <w:r>
        <w:t>Características del paciente:</w:t>
      </w:r>
    </w:p>
    <w:p w:rsidR="00F308D9" w:rsidRDefault="00F308D9" w:rsidP="00F308D9">
      <w:pPr>
        <w:pStyle w:val="Prrafodelista"/>
        <w:numPr>
          <w:ilvl w:val="1"/>
          <w:numId w:val="55"/>
        </w:numPr>
      </w:pPr>
      <w:r>
        <w:t>Edad: es un factor a tener en cuenta de cara al tratamiento, a mayor edad mayor morbimortalidad. Una edad mayor no implica mayor riesgo de ruptura, pero en una persona joven el tiempo de evolución del aneurisma será mayor, lo que conlleva mayor posibilidad de ruptura o génesis de nuevos aneurismas</w:t>
      </w:r>
      <w:r>
        <w:fldChar w:fldCharType="begin"/>
      </w:r>
      <w:r w:rsidR="005C33BF">
        <w:instrText xml:space="preserve"> ADDIN ZOTERO_ITEM CSL_CITATION {"citationID":"pmK42umO","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5C33BF" w:rsidRPr="005C33BF">
        <w:rPr>
          <w:rFonts w:ascii="Calibri Light" w:hAnsi="Calibri Light" w:cs="Calibri Light"/>
        </w:rPr>
        <w:t>(4,8)</w:t>
      </w:r>
      <w:r>
        <w:fldChar w:fldCharType="end"/>
      </w:r>
      <w:r>
        <w:t xml:space="preserve">. </w:t>
      </w:r>
    </w:p>
    <w:p w:rsidR="00F308D9" w:rsidRDefault="00F308D9" w:rsidP="00F308D9">
      <w:pPr>
        <w:pStyle w:val="Prrafodelista"/>
        <w:numPr>
          <w:ilvl w:val="1"/>
          <w:numId w:val="55"/>
        </w:numPr>
      </w:pPr>
      <w:r>
        <w:t>Sexo: ser mujer significa tener un riesgo mayor de ruptura, de 1.5 a 3 veces más que los hombres</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w:t>
      </w:r>
    </w:p>
    <w:p w:rsidR="00F308D9" w:rsidRDefault="00F308D9" w:rsidP="00F308D9">
      <w:pPr>
        <w:pStyle w:val="Prrafodelista"/>
        <w:numPr>
          <w:ilvl w:val="1"/>
          <w:numId w:val="55"/>
        </w:numPr>
      </w:pPr>
      <w:r>
        <w:t xml:space="preserve">Historia previa de HSA: han de valorarse de manera distinta los pacientes sin historia de HSA y los que sí la tienen, puesto que se ha demostrado que el comportamiento de los aneurismas es diferente. Para un mismo tamaño, el riesgo de ruptura en pacientes con historia de HSA y pacientes sin ella, el riesgo de ruptura es de 0.5%/año y 0.05%/año respectivamente. En los </w:t>
      </w:r>
      <w:r>
        <w:lastRenderedPageBreak/>
        <w:t xml:space="preserve">pacientes que carecen de historia de HSA anterior el tamaño y la localización son factores predictores de ruptura, independi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121126" w:rsidRPr="00121126">
        <w:rPr>
          <w:rFonts w:ascii="Calibri Light" w:hAnsi="Calibri Light" w:cs="Calibri Light"/>
        </w:rPr>
        <w:t>(5)</w:t>
      </w:r>
      <w:r>
        <w:fldChar w:fldCharType="end"/>
      </w:r>
      <w:r>
        <w:t xml:space="preserve">. </w:t>
      </w:r>
    </w:p>
    <w:p w:rsidR="00F308D9" w:rsidRDefault="00F308D9" w:rsidP="00F308D9">
      <w:pPr>
        <w:pStyle w:val="Prrafodelista"/>
        <w:numPr>
          <w:ilvl w:val="1"/>
          <w:numId w:val="55"/>
        </w:numPr>
      </w:pPr>
      <w:r>
        <w:t>Antecedentes familiares: comportamiento más agresivo de los aneurismas si un familiar de primer grado ha padecido una HSA aneurismática</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Default="00F308D9" w:rsidP="00F308D9">
      <w:pPr>
        <w:pStyle w:val="Prrafodelista"/>
        <w:numPr>
          <w:ilvl w:val="1"/>
          <w:numId w:val="55"/>
        </w:numPr>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121126" w:rsidRPr="00121126">
        <w:rPr>
          <w:rFonts w:ascii="Calibri Light" w:hAnsi="Calibri Light" w:cs="Calibri Light"/>
        </w:rPr>
        <w:t>(7)</w:t>
      </w:r>
      <w:r>
        <w:fldChar w:fldCharType="end"/>
      </w:r>
      <w:r>
        <w:t>.</w:t>
      </w:r>
    </w:p>
    <w:p w:rsidR="00F308D9" w:rsidRPr="002C6D12" w:rsidRDefault="00F308D9" w:rsidP="00F308D9">
      <w:pPr>
        <w:pStyle w:val="Prrafodelista"/>
        <w:numPr>
          <w:ilvl w:val="1"/>
          <w:numId w:val="55"/>
        </w:numPr>
        <w:rPr>
          <w:rFonts w:ascii="Calibri Light" w:hAnsi="Calibri Light"/>
        </w:rPr>
      </w:pPr>
      <w:r>
        <w:t>Hábitos tóxicos: el consumo de tabaco</w:t>
      </w:r>
      <w:r w:rsidR="00255E6E">
        <w:t xml:space="preserve"> y alcohol</w:t>
      </w:r>
      <w:r>
        <w:t xml:space="preserve"> implica peor pronóstico de la enfermedad</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C20DA7" w:rsidRPr="00C20DA7">
        <w:rPr>
          <w:rFonts w:ascii="Calibri Light" w:hAnsi="Calibri Light" w:cs="Calibri Light"/>
        </w:rPr>
        <w:t>(9)</w:t>
      </w:r>
      <w:r>
        <w:fldChar w:fldCharType="end"/>
      </w:r>
      <w:r>
        <w:t>.</w:t>
      </w:r>
    </w:p>
    <w:p w:rsidR="00F308D9" w:rsidRDefault="00F308D9" w:rsidP="00F308D9">
      <w:pPr>
        <w:pStyle w:val="Ttulo2"/>
        <w:numPr>
          <w:ilvl w:val="1"/>
          <w:numId w:val="0"/>
        </w:numPr>
        <w:ind w:left="576" w:hanging="576"/>
      </w:pPr>
      <w:bookmarkStart w:id="6" w:name="_Toc508880540"/>
      <w:r>
        <w:t>Tratamiento de los aneurismas incidentales</w:t>
      </w:r>
      <w:bookmarkEnd w:id="6"/>
    </w:p>
    <w:p w:rsidR="00F308D9" w:rsidRDefault="00F308D9" w:rsidP="00F308D9">
      <w:r>
        <w:t xml:space="preserve">No existe aún un consenso para el tratamiento, ya que es difícil establecer una guía estandarizada, teniendo en cuenta el desconocimiento de la historia natural del aneurisma y la cantidad de factores a tener en cuenta. </w:t>
      </w:r>
    </w:p>
    <w:p w:rsidR="00F308D9" w:rsidRDefault="00F308D9" w:rsidP="00F308D9">
      <w:pPr>
        <w:pStyle w:val="Ttulo3"/>
        <w:numPr>
          <w:ilvl w:val="2"/>
          <w:numId w:val="0"/>
        </w:numPr>
        <w:ind w:left="1428" w:hanging="720"/>
      </w:pPr>
      <w:bookmarkStart w:id="7" w:name="_Toc508880541"/>
      <w:r>
        <w:t>Tratamiento quirúrgico</w:t>
      </w:r>
      <w:bookmarkEnd w:id="7"/>
    </w:p>
    <w:p w:rsidR="00731971" w:rsidRPr="00731971" w:rsidRDefault="00731971" w:rsidP="00731971">
      <w:r w:rsidRPr="00731971">
        <w:rPr>
          <w:u w:val="single"/>
        </w:rPr>
        <w:t>Técnica:</w:t>
      </w:r>
      <w:r>
        <w:rPr>
          <w:color w:val="560000" w:themeColor="accent1" w:themeShade="80"/>
        </w:rPr>
        <w:t xml:space="preserve"> </w:t>
      </w:r>
      <w:r w:rsidRPr="00731971">
        <w:t>Es relativamente sencill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F308D9">
      <w:r>
        <w:t>Es una técnica muy eficiente, viéndose en la literatura que alcanza la oclusión completa del aneurisma hasta en el 91% de los casos</w:t>
      </w:r>
      <w:r>
        <w:fldChar w:fldCharType="begin"/>
      </w:r>
      <w:r>
        <w:instrText xml:space="preserve"> ADDIN ZOTERO_ITEM CSL_CITATION {"citationID":"a2gkgqj6di","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C20DA7" w:rsidRPr="00C20DA7">
        <w:rPr>
          <w:rFonts w:ascii="Calibri Light" w:hAnsi="Calibri Light" w:cs="Calibri Light"/>
        </w:rPr>
        <w:t>(3)</w:t>
      </w:r>
      <w:r>
        <w:fldChar w:fldCharType="end"/>
      </w:r>
      <w:r>
        <w:t>. Por otra parte, se ha visto un mayor riesgo de 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lar puesto que, probablemente, ésta opción fuera inapropiada para sus respectivas situaciones</w:t>
      </w:r>
      <w:r w:rsidR="00171FF3">
        <w:t xml:space="preserve">. En numerosas ocasiones, un elevado riesgo de </w:t>
      </w:r>
      <w:r w:rsidR="008030F4">
        <w:t>hemorragia aneurismática</w:t>
      </w:r>
      <w:r w:rsidR="00171FF3">
        <w:t xml:space="preserve"> está asociado a una </w:t>
      </w:r>
      <w:r w:rsidR="008030F4">
        <w:t>m</w:t>
      </w:r>
      <w:r w:rsidR="00171FF3">
        <w:t>ayor morbimortalidad quirúrgica</w:t>
      </w:r>
      <w:r>
        <w:fldChar w:fldCharType="begin"/>
      </w:r>
      <w:r>
        <w:instrText xml:space="preserve"> ADDIN ZOTERO_ITEM CSL_CITATION {"citationID":"a1f7n8hpdt9","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C20DA7" w:rsidRPr="00C20DA7">
        <w:rPr>
          <w:rFonts w:ascii="Calibri Light" w:hAnsi="Calibri Light" w:cs="Calibri Light"/>
        </w:rPr>
        <w:t>(10)</w:t>
      </w:r>
      <w:r>
        <w:fldChar w:fldCharType="end"/>
      </w:r>
      <w:r w:rsidR="00171FF3">
        <w:t>.</w:t>
      </w:r>
    </w:p>
    <w:p w:rsidR="00F308D9" w:rsidRDefault="00F308D9" w:rsidP="00F308D9">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w:t>
      </w:r>
      <w:r>
        <w:lastRenderedPageBreak/>
        <w:t>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5C33BF" w:rsidRPr="00121126">
        <w:rPr>
          <w:rFonts w:ascii="Calibri Light" w:hAnsi="Calibri Light" w:cs="Calibri Light"/>
        </w:rPr>
        <w:t>(4)</w:t>
      </w:r>
      <w:r w:rsidR="005C33BF">
        <w:fldChar w:fldCharType="end"/>
      </w:r>
      <w:r>
        <w:t>.</w:t>
      </w:r>
    </w:p>
    <w:p w:rsidR="00731971" w:rsidRPr="00731971" w:rsidRDefault="00F308D9" w:rsidP="00731971">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C20DA7" w:rsidRPr="00C20DA7">
        <w:rPr>
          <w:rFonts w:ascii="Calibri" w:hAnsi="Calibri" w:cs="Calibri"/>
        </w:rPr>
        <w:t>(11)</w:t>
      </w:r>
      <w:r w:rsidR="00731971">
        <w:fldChar w:fldCharType="end"/>
      </w:r>
      <w:r w:rsidR="00731971">
        <w:t>.</w:t>
      </w:r>
    </w:p>
    <w:p w:rsidR="00F308D9" w:rsidRDefault="00F308D9" w:rsidP="00F308D9">
      <w:pPr>
        <w:pStyle w:val="Ttulo3"/>
        <w:numPr>
          <w:ilvl w:val="2"/>
          <w:numId w:val="0"/>
        </w:numPr>
        <w:ind w:left="1428" w:hanging="720"/>
      </w:pPr>
      <w:bookmarkStart w:id="8" w:name="_Toc508880542"/>
      <w:r>
        <w:t>Tratamiento endovascular</w:t>
      </w:r>
      <w:bookmarkEnd w:id="8"/>
    </w:p>
    <w:p w:rsidR="00EC7595" w:rsidRDefault="00731971" w:rsidP="00731971">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F308D9">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siendo una alternativa segura para los pacientes en los cuales no es posible realizar la cirugía</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121126" w:rsidRPr="00121126">
        <w:rPr>
          <w:rFonts w:ascii="Calibri Light" w:hAnsi="Calibri Light" w:cs="Calibri Light"/>
        </w:rPr>
        <w:t>(9)</w:t>
      </w:r>
      <w:r>
        <w:fldChar w:fldCharType="end"/>
      </w:r>
      <w:r>
        <w:t>.</w:t>
      </w:r>
    </w:p>
    <w:p w:rsidR="00F308D9" w:rsidRDefault="00F308D9" w:rsidP="00F308D9">
      <w:r>
        <w:t>En el caso de los aneurismas rotos, el estudio ISAT</w:t>
      </w:r>
      <w:r>
        <w:rPr>
          <w:rStyle w:val="Refdenotaalpie"/>
        </w:rPr>
        <w:footnoteReference w:id="3"/>
      </w:r>
      <w:r>
        <w:t xml:space="preserve"> demostró que los mejores resultados se obtienen mediante tratamiento con coils, pero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121126" w:rsidRPr="00121126">
        <w:rPr>
          <w:rFonts w:ascii="Calibri Light" w:hAnsi="Calibri Light" w:cs="Calibri Light"/>
        </w:rPr>
        <w:t>(9,12)</w:t>
      </w:r>
      <w:r>
        <w:fldChar w:fldCharType="end"/>
      </w:r>
      <w:r>
        <w:t xml:space="preserve">. </w:t>
      </w:r>
    </w:p>
    <w:p w:rsidR="008443CD" w:rsidRDefault="00D26449" w:rsidP="00F308D9">
      <w:r>
        <w:lastRenderedPageBreak/>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con mayor frecuencia en aneurismas menores de 6mm (68.1% frente al 56.0% en mayores de 6mm) y en aneurismas con cuello 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C20DA7" w:rsidRPr="00C20DA7">
        <w:rPr>
          <w:rFonts w:ascii="Calibri" w:hAnsi="Calibri" w:cs="Calibri"/>
        </w:rPr>
        <w:t>(13,14)</w:t>
      </w:r>
      <w:r w:rsidR="00C20DA7">
        <w:fldChar w:fldCharType="end"/>
      </w:r>
      <w:r w:rsidR="00C20DA7">
        <w:t>.</w:t>
      </w:r>
    </w:p>
    <w:p w:rsidR="007C53E5" w:rsidRDefault="007C53E5" w:rsidP="007C53E5">
      <w:pPr>
        <w:pStyle w:val="Ttulo1"/>
      </w:pPr>
      <w:bookmarkStart w:id="9" w:name="_Toc508880543"/>
      <w:r>
        <w:t>Justificación del Proyecto</w:t>
      </w:r>
      <w:bookmarkEnd w:id="9"/>
    </w:p>
    <w:p w:rsidR="008C04B8" w:rsidRDefault="00C3570C" w:rsidP="0054730A">
      <w:r>
        <w:t xml:space="preserve">La HSA es una patología grave, que implica un alto riesgo para el paciente debido a su elevada tasa de </w:t>
      </w:r>
      <w:r w:rsidR="008C04B8">
        <w:t>morbi</w:t>
      </w:r>
      <w:r>
        <w:t>mortalidad y la de sus complicaciones. Por lo tanto, es importante establecer unas m</w:t>
      </w:r>
      <w:r w:rsidR="008C04B8">
        <w:t>edidas preventivas en el caso d</w:t>
      </w:r>
      <w:r w:rsidR="009F3E84">
        <w:t>e los</w:t>
      </w:r>
      <w:r w:rsidR="008C04B8">
        <w:t xml:space="preserve"> </w:t>
      </w:r>
      <w:r>
        <w:t>aneurisma</w:t>
      </w:r>
      <w:r w:rsidR="009F3E84">
        <w:t>s</w:t>
      </w:r>
      <w:r>
        <w:t xml:space="preserve"> incidental</w:t>
      </w:r>
      <w:r w:rsidR="009F3E84">
        <w:t>es</w:t>
      </w:r>
      <w:r>
        <w:t xml:space="preserve"> que nos permitan </w:t>
      </w:r>
      <w:r w:rsidR="00E029A9">
        <w:t xml:space="preserve">predecir </w:t>
      </w:r>
      <w:r w:rsidR="009F3E84">
        <w:t>su ruptura</w:t>
      </w:r>
      <w:r w:rsidR="008C04B8">
        <w:t>,</w:t>
      </w:r>
      <w:r w:rsidR="00E029A9">
        <w:t xml:space="preserve"> para adelantarnos a </w:t>
      </w:r>
      <w:r w:rsidR="009F3E84">
        <w:t xml:space="preserve">ella </w:t>
      </w:r>
      <w:r w:rsidR="00E029A9">
        <w:t>y poder ins</w:t>
      </w:r>
      <w:r w:rsidR="009F3E84">
        <w:t>taurar un tratamiento, evitando así la HSA</w:t>
      </w:r>
      <w:r w:rsidR="00E029A9">
        <w:t>. Es</w:t>
      </w:r>
      <w:r w:rsidR="008C04B8">
        <w:t xml:space="preserve"> un tema</w:t>
      </w:r>
      <w:r w:rsidR="00E029A9">
        <w:t xml:space="preserve"> complicado, debido </w:t>
      </w:r>
      <w:r w:rsidR="008C04B8">
        <w:t xml:space="preserve">tanto </w:t>
      </w:r>
      <w:r w:rsidR="00E029A9">
        <w:t>al desconocimiento de la hist</w:t>
      </w:r>
      <w:r w:rsidR="008C04B8">
        <w:t>oria natural de los aneurismas como</w:t>
      </w:r>
      <w:r w:rsidR="00E029A9">
        <w:t xml:space="preserve"> al bajo riesgo de ruptura que tienen. </w:t>
      </w:r>
      <w:r w:rsidR="008C04B8">
        <w:t xml:space="preserve">El dilema radica en que los riesgos de intervención en </w:t>
      </w:r>
      <w:r w:rsidR="009F3E84">
        <w:t xml:space="preserve">muchas ocasiones supera al riesgo de ruptura, que pese a ser un riesgo bajo existe, siendo las consecuencias de la ruptura muy graves, lo que pone en una disyuntiva a los médicos. </w:t>
      </w:r>
    </w:p>
    <w:p w:rsidR="00E029A9" w:rsidRDefault="00E029A9" w:rsidP="0054730A">
      <w:r>
        <w:t>Aún no está claro qué actitud o tratamiento debe</w:t>
      </w:r>
      <w:r w:rsidR="009F3E84">
        <w:t xml:space="preserve"> </w:t>
      </w:r>
      <w:r>
        <w:t>tomar</w:t>
      </w:r>
      <w:r w:rsidR="009F3E84">
        <w:t>se</w:t>
      </w:r>
      <w:r>
        <w:t xml:space="preserve"> ante</w:t>
      </w:r>
      <w:r w:rsidR="009F3E84">
        <w:t xml:space="preserve"> el descubrimiento de</w:t>
      </w:r>
      <w:r>
        <w:t xml:space="preserve"> aneurismas incidentales. Actualmente se actúa caso a caso, evalu</w:t>
      </w:r>
      <w:r w:rsidR="009F3E84">
        <w:t>ando</w:t>
      </w:r>
      <w:r>
        <w:t xml:space="preserve"> los riesgos de la intervención y de ruptura aneurismática, explicándoselos al paciente y teniendo en cuenta sus preferencias para tomar una decisión conjunta. </w:t>
      </w:r>
    </w:p>
    <w:p w:rsidR="0054730A" w:rsidRPr="0054730A" w:rsidRDefault="0054730A" w:rsidP="0054730A"/>
    <w:p w:rsidR="007C53E5" w:rsidRDefault="007C53E5" w:rsidP="007C53E5">
      <w:pPr>
        <w:pStyle w:val="Ttulo1"/>
      </w:pPr>
      <w:bookmarkStart w:id="10" w:name="_Toc508880544"/>
      <w:r>
        <w:t>Objetivos</w:t>
      </w:r>
      <w:bookmarkEnd w:id="10"/>
    </w:p>
    <w:p w:rsidR="009F3E84" w:rsidRDefault="009F3E84" w:rsidP="009F3E84">
      <w:pPr>
        <w:pStyle w:val="Prrafodelista"/>
        <w:numPr>
          <w:ilvl w:val="0"/>
          <w:numId w:val="56"/>
        </w:numPr>
      </w:pPr>
      <w:r>
        <w:t>Describir las características</w:t>
      </w:r>
    </w:p>
    <w:p w:rsidR="009F3E84" w:rsidRDefault="009F3E84" w:rsidP="009F3E84">
      <w:pPr>
        <w:pStyle w:val="Prrafodelista"/>
        <w:numPr>
          <w:ilvl w:val="0"/>
          <w:numId w:val="56"/>
        </w:numPr>
      </w:pPr>
      <w:r>
        <w:t>Analizar si influyen y cómo lo hacen en el resultado</w:t>
      </w:r>
    </w:p>
    <w:p w:rsidR="009F3E84" w:rsidRPr="009F3E84" w:rsidRDefault="009F3E84" w:rsidP="009F3E84">
      <w:pPr>
        <w:pStyle w:val="Prrafodelista"/>
        <w:numPr>
          <w:ilvl w:val="0"/>
          <w:numId w:val="56"/>
        </w:numPr>
      </w:pPr>
      <w:r>
        <w:t>Evaluar la seguridad del tratamiento</w:t>
      </w:r>
    </w:p>
    <w:p w:rsidR="007C53E5" w:rsidRDefault="007C53E5" w:rsidP="007C53E5">
      <w:pPr>
        <w:pStyle w:val="Ttulo1"/>
      </w:pPr>
      <w:bookmarkStart w:id="11" w:name="_Toc508880545"/>
      <w:r>
        <w:lastRenderedPageBreak/>
        <w:t>Material y métodos</w:t>
      </w:r>
      <w:bookmarkEnd w:id="11"/>
    </w:p>
    <w:p w:rsidR="00255E6E" w:rsidRDefault="00255E6E" w:rsidP="00255E6E">
      <w:r>
        <w:t>Datos recogidos:</w:t>
      </w:r>
    </w:p>
    <w:p w:rsidR="00255E6E" w:rsidRDefault="00255E6E" w:rsidP="00255E6E">
      <w:pPr>
        <w:pStyle w:val="Prrafodelista"/>
        <w:numPr>
          <w:ilvl w:val="0"/>
          <w:numId w:val="55"/>
        </w:numPr>
      </w:pPr>
      <w:r>
        <w:t>Edad al diagnóstico.</w:t>
      </w:r>
    </w:p>
    <w:p w:rsidR="00255E6E" w:rsidRDefault="00255E6E" w:rsidP="00255E6E">
      <w:pPr>
        <w:pStyle w:val="Prrafodelista"/>
        <w:numPr>
          <w:ilvl w:val="0"/>
          <w:numId w:val="55"/>
        </w:numPr>
      </w:pPr>
      <w:r>
        <w:t>Sexo.</w:t>
      </w:r>
    </w:p>
    <w:p w:rsidR="00255E6E" w:rsidRDefault="00255E6E" w:rsidP="00255E6E">
      <w:pPr>
        <w:pStyle w:val="Prrafodelista"/>
        <w:numPr>
          <w:ilvl w:val="0"/>
          <w:numId w:val="55"/>
        </w:numPr>
      </w:pPr>
      <w:r>
        <w:t>Tamaño del aneurisma.</w:t>
      </w:r>
    </w:p>
    <w:p w:rsidR="00255E6E" w:rsidRDefault="00255E6E" w:rsidP="00255E6E">
      <w:pPr>
        <w:pStyle w:val="Prrafodelista"/>
        <w:numPr>
          <w:ilvl w:val="0"/>
          <w:numId w:val="55"/>
        </w:numPr>
      </w:pPr>
      <w:r>
        <w:t>Morfología del aneurisma.</w:t>
      </w:r>
    </w:p>
    <w:p w:rsidR="00255E6E" w:rsidRDefault="00255E6E" w:rsidP="00255E6E">
      <w:pPr>
        <w:pStyle w:val="Prrafodelista"/>
        <w:numPr>
          <w:ilvl w:val="0"/>
          <w:numId w:val="55"/>
        </w:numPr>
      </w:pPr>
      <w:r>
        <w:t>Localización del aneurisma.</w:t>
      </w:r>
    </w:p>
    <w:p w:rsidR="00255E6E" w:rsidRDefault="00255E6E" w:rsidP="00255E6E">
      <w:pPr>
        <w:pStyle w:val="Prrafodelista"/>
        <w:numPr>
          <w:ilvl w:val="0"/>
          <w:numId w:val="55"/>
        </w:numPr>
      </w:pPr>
      <w:r>
        <w:t>Crecimiento del aneurisma.</w:t>
      </w:r>
    </w:p>
    <w:p w:rsidR="00255E6E" w:rsidRDefault="00255E6E" w:rsidP="00255E6E">
      <w:pPr>
        <w:pStyle w:val="Prrafodelista"/>
        <w:numPr>
          <w:ilvl w:val="0"/>
          <w:numId w:val="55"/>
        </w:numPr>
      </w:pPr>
      <w:r>
        <w:t>Historia previa de HSA.</w:t>
      </w:r>
    </w:p>
    <w:p w:rsidR="00255E6E" w:rsidRDefault="00255E6E" w:rsidP="00255E6E">
      <w:pPr>
        <w:pStyle w:val="Prrafodelista"/>
        <w:numPr>
          <w:ilvl w:val="0"/>
          <w:numId w:val="55"/>
        </w:numPr>
      </w:pPr>
      <w:r>
        <w:t>Comorbilidades: antecedentes de enfermedades cardiovasculares, ictus, diabetes, dislipemia o trastornos tiroideos.</w:t>
      </w:r>
      <w:r w:rsidR="001C0498">
        <w:t xml:space="preserve"> Recogiendo la existencia o no de comorbilidad independientemente de si padecía más de una de estas patologías.</w:t>
      </w:r>
    </w:p>
    <w:p w:rsidR="00255E6E" w:rsidRDefault="00255E6E" w:rsidP="00255E6E">
      <w:pPr>
        <w:pStyle w:val="Prrafodelista"/>
        <w:numPr>
          <w:ilvl w:val="0"/>
          <w:numId w:val="55"/>
        </w:numPr>
      </w:pPr>
      <w:r>
        <w:t>Consumo de tabaco: sí si alguna vez fumó independientemente del tiempo que estuvo fumando o cuánto hace que no fuma.</w:t>
      </w:r>
    </w:p>
    <w:p w:rsidR="00255E6E" w:rsidRDefault="00255E6E" w:rsidP="00255E6E">
      <w:pPr>
        <w:pStyle w:val="Prrafodelista"/>
        <w:numPr>
          <w:ilvl w:val="0"/>
          <w:numId w:val="55"/>
        </w:numPr>
      </w:pPr>
      <w:r>
        <w:t>Consumo de alcohol:</w:t>
      </w:r>
      <w:r w:rsidR="00D56B90">
        <w:t xml:space="preserve"> según lo</w:t>
      </w:r>
      <w:r w:rsidR="00410063">
        <w:t xml:space="preserve"> recogido en la historia del paciente se encontraron los valores sí</w:t>
      </w:r>
      <w:r>
        <w:t xml:space="preserve">, no, ocasional, </w:t>
      </w:r>
      <w:r w:rsidR="001C0498">
        <w:t>ex-</w:t>
      </w:r>
      <w:r>
        <w:t>bebedor.</w:t>
      </w:r>
      <w:r w:rsidR="00410063">
        <w:t xml:space="preserve"> A la hora de analizar </w:t>
      </w:r>
    </w:p>
    <w:p w:rsidR="00255E6E" w:rsidRDefault="00255E6E" w:rsidP="00255E6E">
      <w:pPr>
        <w:pStyle w:val="Prrafodelista"/>
        <w:numPr>
          <w:ilvl w:val="0"/>
          <w:numId w:val="55"/>
        </w:numPr>
      </w:pPr>
      <w:r>
        <w:t>Contexto del diagnóstico: motivo que le llev</w:t>
      </w:r>
      <w:r w:rsidR="001C0498">
        <w:t>ó a realizar las pruebas con las cuales se descubrió el aneurisma.</w:t>
      </w:r>
      <w:r w:rsidR="00576522">
        <w:t xml:space="preserve"> Se clasificó según la existencia de clínica neurológica.</w:t>
      </w:r>
    </w:p>
    <w:p w:rsidR="00255E6E" w:rsidRDefault="001C0498" w:rsidP="00255E6E">
      <w:pPr>
        <w:pStyle w:val="Prrafodelista"/>
        <w:numPr>
          <w:ilvl w:val="0"/>
          <w:numId w:val="55"/>
        </w:numPr>
      </w:pPr>
      <w:r>
        <w:t>Número de aneurismas.</w:t>
      </w:r>
    </w:p>
    <w:p w:rsidR="001C0498" w:rsidRDefault="001C0498" w:rsidP="00255E6E">
      <w:pPr>
        <w:pStyle w:val="Prrafodelista"/>
        <w:numPr>
          <w:ilvl w:val="0"/>
          <w:numId w:val="55"/>
        </w:numPr>
      </w:pPr>
      <w:r>
        <w:t>Técnica endovascular realizada.</w:t>
      </w:r>
    </w:p>
    <w:p w:rsidR="001C0498" w:rsidRDefault="001C0498" w:rsidP="00255E6E">
      <w:pPr>
        <w:pStyle w:val="Prrafodelista"/>
        <w:numPr>
          <w:ilvl w:val="0"/>
          <w:numId w:val="55"/>
        </w:numPr>
      </w:pPr>
      <w:r>
        <w:t>Porcentaje de oclusión conseguido.</w:t>
      </w:r>
    </w:p>
    <w:p w:rsidR="001C0498" w:rsidRDefault="001C0498" w:rsidP="00255E6E">
      <w:pPr>
        <w:pStyle w:val="Prrafodelista"/>
        <w:numPr>
          <w:ilvl w:val="0"/>
          <w:numId w:val="55"/>
        </w:numPr>
      </w:pPr>
      <w:r>
        <w:t>Nº de intervenciones realizadas.</w:t>
      </w:r>
    </w:p>
    <w:p w:rsidR="001C0498" w:rsidRDefault="001C0498" w:rsidP="00255E6E">
      <w:pPr>
        <w:pStyle w:val="Prrafodelista"/>
        <w:numPr>
          <w:ilvl w:val="0"/>
          <w:numId w:val="55"/>
        </w:numPr>
      </w:pPr>
      <w:r>
        <w:t>Causa de fracaso del tratamiento.</w:t>
      </w:r>
    </w:p>
    <w:p w:rsidR="001C0498" w:rsidRDefault="001C0498" w:rsidP="00255E6E">
      <w:pPr>
        <w:pStyle w:val="Prrafodelista"/>
        <w:numPr>
          <w:ilvl w:val="0"/>
          <w:numId w:val="55"/>
        </w:numPr>
      </w:pPr>
      <w:r>
        <w:t>Medicación post-intervención: anticoagulación y/o antiagregación.</w:t>
      </w:r>
    </w:p>
    <w:p w:rsidR="001C0498" w:rsidRDefault="001C0498" w:rsidP="00255E6E">
      <w:pPr>
        <w:pStyle w:val="Prrafodelista"/>
        <w:numPr>
          <w:ilvl w:val="0"/>
          <w:numId w:val="55"/>
        </w:numPr>
      </w:pPr>
      <w:r>
        <w:t>Síntomas post-intervención.</w:t>
      </w:r>
    </w:p>
    <w:p w:rsidR="001C0498" w:rsidRPr="00255E6E" w:rsidRDefault="001C0498" w:rsidP="001C0498">
      <w:pPr>
        <w:pStyle w:val="Prrafodelista"/>
        <w:numPr>
          <w:ilvl w:val="0"/>
          <w:numId w:val="55"/>
        </w:numPr>
      </w:pPr>
      <w:r>
        <w:t>Complicaciones: derivadas tanto del tratamiento como de la estancia hospitalaria.</w:t>
      </w:r>
    </w:p>
    <w:p w:rsidR="0054730A" w:rsidRDefault="0054730A" w:rsidP="0054730A">
      <w:pPr>
        <w:pStyle w:val="Ttulo1"/>
      </w:pPr>
      <w:bookmarkStart w:id="12" w:name="_Toc508880546"/>
      <w:r>
        <w:t>Resultados</w:t>
      </w:r>
      <w:bookmarkEnd w:id="12"/>
    </w:p>
    <w:p w:rsidR="00255E6E" w:rsidRDefault="00B52E59" w:rsidP="00B52E59">
      <w:pPr>
        <w:pStyle w:val="Ttulo2"/>
      </w:pPr>
      <w:r>
        <w:t xml:space="preserve">Análisis </w:t>
      </w:r>
      <w:r w:rsidR="002B219D">
        <w:t>descriptivo de la muestra</w:t>
      </w:r>
    </w:p>
    <w:p w:rsidR="001E04F5" w:rsidRDefault="007B51B8" w:rsidP="007B51B8">
      <w:r>
        <w:t>De los 30 casos de nuestro estudio</w:t>
      </w:r>
      <w:r w:rsidR="002B219D">
        <w:t>, 21 eran mujeres (70%) y 9 hombres (30%). La edad media al diagnóstico fue de 60.13 años</w:t>
      </w:r>
      <w:r w:rsidR="005E042D">
        <w:t xml:space="preserve"> (43-81 años)</w:t>
      </w:r>
      <w:r w:rsidR="00B975BB">
        <w:t xml:space="preserve">. </w:t>
      </w:r>
      <w:r>
        <w:t xml:space="preserve"> Para simplificar el análisis de los datos, se tomó como punto de corte los 60 años, de forma que la muestra queda dividida en dos grupos.</w:t>
      </w:r>
      <w:r w:rsidR="001E04F5">
        <w:t xml:space="preserve"> El 43.3% de la muestra tenía más de 60 años al diagnóstico, mientras que el 56.7% restante tenía 60 o menos. </w:t>
      </w:r>
    </w:p>
    <w:p w:rsidR="001E04F5" w:rsidRDefault="00D56B90" w:rsidP="007B51B8">
      <w:r>
        <w:t>Tan só</w:t>
      </w:r>
      <w:r w:rsidR="001E04F5">
        <w:t>lo 3 pacientes contaban con historia previa de HSA</w:t>
      </w:r>
      <w:r>
        <w:t xml:space="preserve"> (10%), y la mayoría de los pacientes, el 70%, tenían algún tipo de comorbilidad. </w:t>
      </w:r>
      <w:r w:rsidR="00410063">
        <w:t>El 17.9% de la muestra consumía o consumió alcohol de manera regular y el 70% fumaban o habían sido fumadores.</w:t>
      </w:r>
      <w:r w:rsidR="00576522" w:rsidRPr="00576522">
        <w:t xml:space="preserve"> </w:t>
      </w:r>
      <w:r w:rsidR="00576522">
        <w:t>El70% presentaban algún tipo de clínica neurol</w:t>
      </w:r>
      <w:r w:rsidR="00D266FC">
        <w:t>ógica, la cual les condujo a realizar las pruebas que descubrieron la presencia del aneurisma.</w:t>
      </w:r>
    </w:p>
    <w:p w:rsidR="00410063" w:rsidRDefault="00410063" w:rsidP="007B51B8">
      <w:r>
        <w:lastRenderedPageBreak/>
        <w:t>Respecto  a las características de l</w:t>
      </w:r>
      <w:r w:rsidR="002534F8">
        <w:t xml:space="preserve">os aneurismas, hubo dos casos en los cuales no estaba registrado el tamaño del mismo, teniendo la muestra su tamaño medio en 5.29mm, midiendo el más pequeño 2.0mm y el mayor 8.6mm. </w:t>
      </w:r>
      <w:r w:rsidR="007E5172">
        <w:t xml:space="preserve">La mitad eran mayores de 5mm y la otra mitad eran iguales o menores de 5mm. </w:t>
      </w:r>
      <w:r w:rsidR="000325ED">
        <w:t xml:space="preserve">En ningún caso el aneurisma aumentó </w:t>
      </w:r>
      <w:r w:rsidR="000325ED">
        <w:t xml:space="preserve">de tamaño. </w:t>
      </w:r>
      <w:r w:rsidR="007E5172">
        <w:t>El 80% estaban situados en la circulación anterior, dependiendo de la ACI el 43.3%.</w:t>
      </w:r>
      <w:r w:rsidR="00B35544">
        <w:t xml:space="preserve"> En el 63% de los casos sólo había un aneurisma, con un máximo de 5 aneurismas encontrados en un mismo paciente.</w:t>
      </w:r>
      <w:r w:rsidR="000325ED">
        <w:t xml:space="preserve"> En los 24  casos en los cuales se recogió la morfología del aneurisma 21 eran saculares (87.5%) y 3 eran irregulares con lobulaciones (12.5%).</w:t>
      </w:r>
    </w:p>
    <w:p w:rsidR="000325ED" w:rsidRDefault="00576522" w:rsidP="007B51B8">
      <w:r>
        <w:t xml:space="preserve">En relación a la técnica endovascular, en el 26.7% sólo se utilizaron coils y en el 73.3% de los casos restantes se implantó un </w:t>
      </w:r>
      <w:proofErr w:type="spellStart"/>
      <w:r>
        <w:t>stent</w:t>
      </w:r>
      <w:proofErr w:type="spellEnd"/>
      <w:r>
        <w:t xml:space="preserve"> empleando la técnica de </w:t>
      </w:r>
      <w:proofErr w:type="spellStart"/>
      <w:r>
        <w:t>remodeling</w:t>
      </w:r>
      <w:proofErr w:type="spellEnd"/>
      <w:r>
        <w:t xml:space="preserve"> con balón</w:t>
      </w:r>
      <w:r>
        <w:rPr>
          <w:rStyle w:val="Refdenotaalfinal"/>
        </w:rPr>
        <w:endnoteReference w:id="1"/>
      </w:r>
      <w:r w:rsidR="003515D8">
        <w:t xml:space="preserve">. </w:t>
      </w:r>
      <w:r w:rsidR="003515D8">
        <w:tab/>
        <w:t xml:space="preserve"> Se obtuvo oclusión completa en 24 pacientes (86.7%) y parcial en 6 (13.3%). </w:t>
      </w:r>
      <w:r w:rsidR="00D266FC">
        <w:t>El tratamiento sólo fracaso en un paciente</w:t>
      </w:r>
      <w:r w:rsidR="003515D8">
        <w:t xml:space="preserve"> que recanalizó</w:t>
      </w:r>
      <w:r w:rsidR="00D266FC">
        <w:t>,</w:t>
      </w:r>
      <w:r w:rsidR="003515D8">
        <w:t xml:space="preserve"> y </w:t>
      </w:r>
      <w:r w:rsidR="00D266FC">
        <w:t xml:space="preserve">por lo tanto tuvo que reintervenirse. </w:t>
      </w:r>
      <w:bookmarkStart w:id="13" w:name="_GoBack"/>
      <w:bookmarkEnd w:id="13"/>
    </w:p>
    <w:p w:rsidR="00D266FC" w:rsidRDefault="00D266FC" w:rsidP="007B51B8">
      <w:r>
        <w:t>Hubo un 60% de complicaciones que consistieron en [], todas ellas autolimitadas.</w:t>
      </w:r>
    </w:p>
    <w:p w:rsidR="00B52E59" w:rsidRPr="00B52E59" w:rsidRDefault="00B52E59" w:rsidP="00B52E59"/>
    <w:p w:rsidR="0054730A" w:rsidRDefault="0054730A" w:rsidP="0054730A">
      <w:pPr>
        <w:pStyle w:val="Ttulo1"/>
      </w:pPr>
      <w:bookmarkStart w:id="14" w:name="_Toc508880547"/>
      <w:r>
        <w:t>Discusión</w:t>
      </w:r>
      <w:bookmarkEnd w:id="14"/>
    </w:p>
    <w:p w:rsidR="0054730A" w:rsidRDefault="0054730A" w:rsidP="0054730A">
      <w:pPr>
        <w:pStyle w:val="Ttulo1"/>
      </w:pPr>
      <w:bookmarkStart w:id="15" w:name="_Toc508880548"/>
      <w:r>
        <w:t>Conclusiones</w:t>
      </w:r>
      <w:bookmarkEnd w:id="15"/>
    </w:p>
    <w:p w:rsidR="0054730A" w:rsidRPr="0054730A" w:rsidRDefault="0054730A" w:rsidP="0054730A">
      <w:pPr>
        <w:pStyle w:val="Ttulo1"/>
      </w:pPr>
      <w:bookmarkStart w:id="16" w:name="_Toc508880549"/>
      <w:r>
        <w:t>Bibliografía</w:t>
      </w:r>
      <w:bookmarkEnd w:id="16"/>
    </w:p>
    <w:p w:rsidR="007C53E5" w:rsidRPr="007C53E5" w:rsidRDefault="007C53E5" w:rsidP="007C53E5"/>
    <w:sectPr w:rsidR="007C53E5" w:rsidRPr="007C53E5" w:rsidSect="00B8583E">
      <w:headerReference w:type="even" r:id="rId14"/>
      <w:headerReference w:type="default" r:id="rId15"/>
      <w:headerReference w:type="first" r:id="rId16"/>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44A9B" w:rsidRDefault="00144A9B" w:rsidP="00B07406">
      <w:pPr>
        <w:spacing w:after="0" w:line="240" w:lineRule="auto"/>
      </w:pPr>
      <w:r>
        <w:separator/>
      </w:r>
    </w:p>
  </w:endnote>
  <w:endnote w:type="continuationSeparator" w:id="0">
    <w:p w:rsidR="00144A9B" w:rsidRDefault="00144A9B" w:rsidP="00B07406">
      <w:pPr>
        <w:spacing w:after="0" w:line="240" w:lineRule="auto"/>
      </w:pPr>
      <w:r>
        <w:continuationSeparator/>
      </w:r>
    </w:p>
  </w:endnote>
  <w:endnote w:id="1">
    <w:p w:rsidR="00576522" w:rsidRDefault="00576522">
      <w:pPr>
        <w:pStyle w:val="Textonotaalfinal"/>
      </w:pPr>
      <w:r>
        <w:rPr>
          <w:rStyle w:val="Refdenotaalfinal"/>
        </w:rPr>
        <w:endnoteRef/>
      </w:r>
      <w:r>
        <w:t xml:space="preserve"> 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576522" w:rsidRDefault="003515D8">
      <w:pPr>
        <w:pStyle w:val="Textonotaalfinal"/>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w:t>
      </w:r>
      <w:r>
        <w:fldChar w:fldCharType="begin"/>
      </w:r>
      <w:r>
        <w:instrText xml:space="preserve"> ADDIN ZOTERO_ITEM CSL_CITATION {"citationID":"a8qb9s3su6","properties":{"formattedCitation":"(15)","plainCitation":"(15)","noteIndex":1},"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3515D8">
        <w:rPr>
          <w:rFonts w:ascii="Calibri" w:hAnsi="Calibri" w:cs="Calibri"/>
        </w:rPr>
        <w:t>(15)</w:t>
      </w:r>
      <w:r>
        <w:fldChar w:fldCharType="end"/>
      </w:r>
      <w: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2534F8">
      <w:tc>
        <w:tcPr>
          <w:tcW w:w="500" w:type="pct"/>
          <w:tcBorders>
            <w:top w:val="single" w:sz="4" w:space="0" w:color="554740" w:themeColor="accent2" w:themeShade="BF"/>
          </w:tcBorders>
          <w:shd w:val="clear" w:color="auto" w:fill="554740" w:themeFill="accent2" w:themeFillShade="BF"/>
        </w:tcPr>
        <w:p w:rsidR="002534F8" w:rsidRDefault="002534F8">
          <w:pPr>
            <w:pStyle w:val="Piedepgina"/>
            <w:jc w:val="right"/>
            <w:rPr>
              <w:b/>
              <w:color w:val="FFFFFF" w:themeColor="background1"/>
            </w:rPr>
          </w:pPr>
          <w:r>
            <w:fldChar w:fldCharType="begin"/>
          </w:r>
          <w:r>
            <w:instrText xml:space="preserve"> PAGE   \* MERGEFORMAT </w:instrText>
          </w:r>
          <w:r>
            <w:fldChar w:fldCharType="separate"/>
          </w:r>
          <w:r w:rsidR="00D266FC" w:rsidRPr="00D266FC">
            <w:rPr>
              <w:noProof/>
              <w:color w:val="FFFFFF" w:themeColor="background1"/>
            </w:rPr>
            <w:t>18</w:t>
          </w:r>
          <w:r>
            <w:rPr>
              <w:noProof/>
              <w:color w:val="FFFFFF" w:themeColor="background1"/>
            </w:rPr>
            <w:fldChar w:fldCharType="end"/>
          </w:r>
        </w:p>
      </w:tc>
      <w:tc>
        <w:tcPr>
          <w:tcW w:w="4500" w:type="pct"/>
          <w:tcBorders>
            <w:top w:val="single" w:sz="4" w:space="0" w:color="auto"/>
          </w:tcBorders>
        </w:tcPr>
        <w:p w:rsidR="002534F8" w:rsidRDefault="002534F8">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2534F8" w:rsidRDefault="002534F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2534F8">
      <w:tc>
        <w:tcPr>
          <w:tcW w:w="4500" w:type="pct"/>
          <w:tcBorders>
            <w:top w:val="single" w:sz="4" w:space="0" w:color="000000" w:themeColor="text1"/>
          </w:tcBorders>
        </w:tcPr>
        <w:p w:rsidR="002534F8" w:rsidRDefault="002534F8"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2534F8" w:rsidRDefault="002534F8">
          <w:pPr>
            <w:pStyle w:val="Encabezado"/>
            <w:rPr>
              <w:color w:val="FFFFFF" w:themeColor="background1"/>
            </w:rPr>
          </w:pPr>
          <w:r>
            <w:fldChar w:fldCharType="begin"/>
          </w:r>
          <w:r>
            <w:instrText xml:space="preserve"> PAGE   \* MERGEFORMAT </w:instrText>
          </w:r>
          <w:r>
            <w:fldChar w:fldCharType="separate"/>
          </w:r>
          <w:r w:rsidR="00D266FC" w:rsidRPr="00D266FC">
            <w:rPr>
              <w:noProof/>
              <w:color w:val="FFFFFF" w:themeColor="background1"/>
            </w:rPr>
            <w:t>19</w:t>
          </w:r>
          <w:r>
            <w:rPr>
              <w:noProof/>
              <w:color w:val="FFFFFF" w:themeColor="background1"/>
            </w:rPr>
            <w:fldChar w:fldCharType="end"/>
          </w:r>
        </w:p>
      </w:tc>
    </w:tr>
  </w:tbl>
  <w:p w:rsidR="002534F8" w:rsidRDefault="002534F8"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2534F8" w:rsidTr="009D1163">
      <w:tc>
        <w:tcPr>
          <w:tcW w:w="4500" w:type="pct"/>
          <w:tcBorders>
            <w:top w:val="single" w:sz="4" w:space="0" w:color="000000" w:themeColor="text1"/>
          </w:tcBorders>
        </w:tcPr>
        <w:p w:rsidR="002534F8" w:rsidRDefault="002534F8"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2534F8" w:rsidRDefault="002534F8" w:rsidP="009D1163">
          <w:pPr>
            <w:pStyle w:val="Encabezado"/>
            <w:rPr>
              <w:color w:val="FFFFFF" w:themeColor="background1"/>
            </w:rPr>
          </w:pPr>
          <w:r>
            <w:fldChar w:fldCharType="begin"/>
          </w:r>
          <w:r>
            <w:instrText xml:space="preserve"> PAGE   \* MERGEFORMAT </w:instrText>
          </w:r>
          <w:r>
            <w:fldChar w:fldCharType="separate"/>
          </w:r>
          <w:r w:rsidR="003515D8" w:rsidRPr="003515D8">
            <w:rPr>
              <w:noProof/>
              <w:color w:val="FFFFFF" w:themeColor="background1"/>
            </w:rPr>
            <w:t>11</w:t>
          </w:r>
          <w:r>
            <w:rPr>
              <w:noProof/>
              <w:color w:val="FFFFFF" w:themeColor="background1"/>
            </w:rPr>
            <w:fldChar w:fldCharType="end"/>
          </w:r>
        </w:p>
      </w:tc>
    </w:tr>
  </w:tbl>
  <w:p w:rsidR="002534F8" w:rsidRDefault="002534F8"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44A9B" w:rsidRDefault="00144A9B" w:rsidP="00B07406">
      <w:pPr>
        <w:spacing w:after="0" w:line="240" w:lineRule="auto"/>
      </w:pPr>
      <w:r>
        <w:separator/>
      </w:r>
    </w:p>
  </w:footnote>
  <w:footnote w:type="continuationSeparator" w:id="0">
    <w:p w:rsidR="00144A9B" w:rsidRDefault="00144A9B" w:rsidP="00B07406">
      <w:pPr>
        <w:spacing w:after="0" w:line="240" w:lineRule="auto"/>
      </w:pPr>
      <w:r>
        <w:continuationSeparator/>
      </w:r>
    </w:p>
  </w:footnote>
  <w:footnote w:id="1">
    <w:p w:rsidR="002534F8" w:rsidRDefault="002534F8" w:rsidP="00F308D9">
      <w:pPr>
        <w:pStyle w:val="Textonotapie"/>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 </w:t>
      </w:r>
    </w:p>
  </w:footnote>
  <w:footnote w:id="2">
    <w:p w:rsidR="002534F8" w:rsidRDefault="002534F8">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2534F8" w:rsidRDefault="002534F8"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2534F8" w:rsidRDefault="002534F8">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236"/>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D266FC">
      <w:rPr>
        <w:i/>
        <w:noProof/>
      </w:rPr>
      <w:t>Material y métodos</w:t>
    </w:r>
    <w:r w:rsidRPr="0087575A">
      <w:rPr>
        <w:i/>
      </w:rPr>
      <w:fldChar w:fldCharType="end"/>
    </w:r>
  </w:p>
  <w:p w:rsidR="002534F8" w:rsidRDefault="002534F8"/>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D266FC">
      <w:rPr>
        <w:i/>
        <w:noProof/>
      </w:rPr>
      <w:t>Discusión</w:t>
    </w:r>
    <w:r w:rsidRPr="003B0263">
      <w:rPr>
        <w:i/>
      </w:rPr>
      <w:fldChar w:fldCharType="end"/>
    </w:r>
    <w:r>
      <w:rPr>
        <w:i/>
      </w:rPr>
      <w:t xml:space="preserve"> </w:t>
    </w:r>
    <w:r>
      <w:t xml:space="preserve">| </w:t>
    </w:r>
    <w:sdt>
      <w:sdtPr>
        <w:rPr>
          <w:b/>
        </w:rPr>
        <w:alias w:val="Título"/>
        <w:id w:val="1134232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2534F8" w:rsidRDefault="002534F8"/>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534F8" w:rsidRDefault="002534F8" w:rsidP="0030399E">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Pr>
        <w:i/>
        <w:noProof/>
      </w:rPr>
      <w:t>Memoria del Proyecto</w:t>
    </w:r>
    <w:r w:rsidRPr="003B0263">
      <w:rPr>
        <w:i/>
      </w:rPr>
      <w:fldChar w:fldCharType="end"/>
    </w:r>
    <w:r>
      <w:rPr>
        <w:i/>
      </w:rPr>
      <w:t xml:space="preserve"> </w:t>
    </w:r>
    <w:r>
      <w:t xml:space="preserve">| </w:t>
    </w:r>
    <w:sdt>
      <w:sdtPr>
        <w:rPr>
          <w:b/>
        </w:rPr>
        <w:alias w:val="Título"/>
        <w:id w:val="11342258"/>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2534F8" w:rsidRDefault="002534F8"/>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F18CE"/>
    <w:multiLevelType w:val="hybridMultilevel"/>
    <w:tmpl w:val="AF222DD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
    <w:nsid w:val="04D22591"/>
    <w:multiLevelType w:val="hybridMultilevel"/>
    <w:tmpl w:val="C4D47B1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
    <w:nsid w:val="08FB3BE6"/>
    <w:multiLevelType w:val="hybridMultilevel"/>
    <w:tmpl w:val="5A4A61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ACD0A48"/>
    <w:multiLevelType w:val="hybridMultilevel"/>
    <w:tmpl w:val="26E698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AFC0627"/>
    <w:multiLevelType w:val="hybridMultilevel"/>
    <w:tmpl w:val="776E214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0037F77"/>
    <w:multiLevelType w:val="hybridMultilevel"/>
    <w:tmpl w:val="AC22054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6">
    <w:nsid w:val="103335A0"/>
    <w:multiLevelType w:val="hybridMultilevel"/>
    <w:tmpl w:val="EAB6DF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C7741A"/>
    <w:multiLevelType w:val="hybridMultilevel"/>
    <w:tmpl w:val="A9F83588"/>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4D84D23"/>
    <w:multiLevelType w:val="hybridMultilevel"/>
    <w:tmpl w:val="100A9642"/>
    <w:lvl w:ilvl="0" w:tplc="00D0807A">
      <w:start w:val="1"/>
      <w:numFmt w:val="decimal"/>
      <w:lvlText w:val="%1."/>
      <w:lvlJc w:val="left"/>
      <w:pPr>
        <w:ind w:left="720" w:hanging="360"/>
      </w:pPr>
      <w:rPr>
        <w:rFonts w:hint="default"/>
        <w:strike w:val="0"/>
        <w:dstrike w:val="0"/>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5656D68"/>
    <w:multiLevelType w:val="hybridMultilevel"/>
    <w:tmpl w:val="022C9A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6980C47"/>
    <w:multiLevelType w:val="hybridMultilevel"/>
    <w:tmpl w:val="7BF4ACE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18D0141C"/>
    <w:multiLevelType w:val="hybridMultilevel"/>
    <w:tmpl w:val="4AD09DF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2">
    <w:nsid w:val="1E7640C7"/>
    <w:multiLevelType w:val="hybridMultilevel"/>
    <w:tmpl w:val="87BEF9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34D781B"/>
    <w:multiLevelType w:val="hybridMultilevel"/>
    <w:tmpl w:val="C7EC52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nsid w:val="23A93336"/>
    <w:multiLevelType w:val="hybridMultilevel"/>
    <w:tmpl w:val="A6DE190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27634BD1"/>
    <w:multiLevelType w:val="hybridMultilevel"/>
    <w:tmpl w:val="AAF89E2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27A116C8"/>
    <w:multiLevelType w:val="hybridMultilevel"/>
    <w:tmpl w:val="7C86A89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7">
    <w:nsid w:val="27E95E81"/>
    <w:multiLevelType w:val="hybridMultilevel"/>
    <w:tmpl w:val="8C3C75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8">
    <w:nsid w:val="28394C9A"/>
    <w:multiLevelType w:val="hybridMultilevel"/>
    <w:tmpl w:val="E9B66F8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9">
    <w:nsid w:val="2AFA6DEF"/>
    <w:multiLevelType w:val="hybridMultilevel"/>
    <w:tmpl w:val="7032ABC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2D1F2DB7"/>
    <w:multiLevelType w:val="hybridMultilevel"/>
    <w:tmpl w:val="DCECE85C"/>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1">
    <w:nsid w:val="2E45573C"/>
    <w:multiLevelType w:val="hybridMultilevel"/>
    <w:tmpl w:val="DB0E2FAE"/>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2">
    <w:nsid w:val="30C24280"/>
    <w:multiLevelType w:val="hybridMultilevel"/>
    <w:tmpl w:val="F0DE3F6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nsid w:val="32204059"/>
    <w:multiLevelType w:val="hybridMultilevel"/>
    <w:tmpl w:val="B7AAA05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4">
    <w:nsid w:val="326E73E4"/>
    <w:multiLevelType w:val="hybridMultilevel"/>
    <w:tmpl w:val="ABA8CE3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33E46512"/>
    <w:multiLevelType w:val="hybridMultilevel"/>
    <w:tmpl w:val="4DECCC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351F15A3"/>
    <w:multiLevelType w:val="hybridMultilevel"/>
    <w:tmpl w:val="9E68829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7">
    <w:nsid w:val="369106A5"/>
    <w:multiLevelType w:val="hybridMultilevel"/>
    <w:tmpl w:val="1EB67A1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376020E1"/>
    <w:multiLevelType w:val="hybridMultilevel"/>
    <w:tmpl w:val="24F410F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9">
    <w:nsid w:val="395D7257"/>
    <w:multiLevelType w:val="hybridMultilevel"/>
    <w:tmpl w:val="8DA2E1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39DB41A8"/>
    <w:multiLevelType w:val="hybridMultilevel"/>
    <w:tmpl w:val="F24AC8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3B8760DD"/>
    <w:multiLevelType w:val="hybridMultilevel"/>
    <w:tmpl w:val="8CBC8A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nsid w:val="3BD401BC"/>
    <w:multiLevelType w:val="hybridMultilevel"/>
    <w:tmpl w:val="67F0E6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401E1035"/>
    <w:multiLevelType w:val="hybridMultilevel"/>
    <w:tmpl w:val="FF9492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nsid w:val="443609A2"/>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35">
    <w:nsid w:val="455B784A"/>
    <w:multiLevelType w:val="hybridMultilevel"/>
    <w:tmpl w:val="15AE2D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6">
    <w:nsid w:val="4C063E23"/>
    <w:multiLevelType w:val="hybridMultilevel"/>
    <w:tmpl w:val="EA04447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7">
    <w:nsid w:val="4DB15439"/>
    <w:multiLevelType w:val="hybridMultilevel"/>
    <w:tmpl w:val="BCA462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545E5BFC"/>
    <w:multiLevelType w:val="hybridMultilevel"/>
    <w:tmpl w:val="4D2E31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55DC224C"/>
    <w:multiLevelType w:val="hybridMultilevel"/>
    <w:tmpl w:val="FCC4A4A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0">
    <w:nsid w:val="56280A8B"/>
    <w:multiLevelType w:val="multilevel"/>
    <w:tmpl w:val="85D240F2"/>
    <w:lvl w:ilvl="0">
      <w:start w:val="1"/>
      <w:numFmt w:val="decimal"/>
      <w:lvlText w:val="Capítulo %1."/>
      <w:lvlJc w:val="left"/>
      <w:pPr>
        <w:ind w:left="360" w:hanging="360"/>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1">
    <w:nsid w:val="56485D03"/>
    <w:multiLevelType w:val="hybridMultilevel"/>
    <w:tmpl w:val="2AFEE0E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56F53E32"/>
    <w:multiLevelType w:val="hybridMultilevel"/>
    <w:tmpl w:val="B066C2F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3">
    <w:nsid w:val="58306188"/>
    <w:multiLevelType w:val="hybridMultilevel"/>
    <w:tmpl w:val="EAEABD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4">
    <w:nsid w:val="5AE41E37"/>
    <w:multiLevelType w:val="hybridMultilevel"/>
    <w:tmpl w:val="5096FFCC"/>
    <w:lvl w:ilvl="0" w:tplc="FEB0314A">
      <w:start w:val="1"/>
      <w:numFmt w:val="decimal"/>
      <w:lvlText w:val="%1."/>
      <w:lvlJc w:val="left"/>
      <w:pPr>
        <w:ind w:left="765" w:hanging="360"/>
      </w:pPr>
      <w:rPr>
        <w:rFonts w:asciiTheme="minorHAnsi" w:hAnsiTheme="minorHAnsi" w:hint="default"/>
      </w:rPr>
    </w:lvl>
    <w:lvl w:ilvl="1" w:tplc="0C0A0019" w:tentative="1">
      <w:start w:val="1"/>
      <w:numFmt w:val="lowerLetter"/>
      <w:lvlText w:val="%2."/>
      <w:lvlJc w:val="left"/>
      <w:pPr>
        <w:ind w:left="1485" w:hanging="360"/>
      </w:pPr>
    </w:lvl>
    <w:lvl w:ilvl="2" w:tplc="0C0A001B" w:tentative="1">
      <w:start w:val="1"/>
      <w:numFmt w:val="lowerRoman"/>
      <w:lvlText w:val="%3."/>
      <w:lvlJc w:val="right"/>
      <w:pPr>
        <w:ind w:left="2205" w:hanging="180"/>
      </w:pPr>
    </w:lvl>
    <w:lvl w:ilvl="3" w:tplc="0C0A000F" w:tentative="1">
      <w:start w:val="1"/>
      <w:numFmt w:val="decimal"/>
      <w:lvlText w:val="%4."/>
      <w:lvlJc w:val="left"/>
      <w:pPr>
        <w:ind w:left="2925" w:hanging="360"/>
      </w:pPr>
    </w:lvl>
    <w:lvl w:ilvl="4" w:tplc="0C0A0019" w:tentative="1">
      <w:start w:val="1"/>
      <w:numFmt w:val="lowerLetter"/>
      <w:lvlText w:val="%5."/>
      <w:lvlJc w:val="left"/>
      <w:pPr>
        <w:ind w:left="3645" w:hanging="360"/>
      </w:pPr>
    </w:lvl>
    <w:lvl w:ilvl="5" w:tplc="0C0A001B" w:tentative="1">
      <w:start w:val="1"/>
      <w:numFmt w:val="lowerRoman"/>
      <w:lvlText w:val="%6."/>
      <w:lvlJc w:val="right"/>
      <w:pPr>
        <w:ind w:left="4365" w:hanging="180"/>
      </w:pPr>
    </w:lvl>
    <w:lvl w:ilvl="6" w:tplc="0C0A000F" w:tentative="1">
      <w:start w:val="1"/>
      <w:numFmt w:val="decimal"/>
      <w:lvlText w:val="%7."/>
      <w:lvlJc w:val="left"/>
      <w:pPr>
        <w:ind w:left="5085" w:hanging="360"/>
      </w:pPr>
    </w:lvl>
    <w:lvl w:ilvl="7" w:tplc="0C0A0019" w:tentative="1">
      <w:start w:val="1"/>
      <w:numFmt w:val="lowerLetter"/>
      <w:lvlText w:val="%8."/>
      <w:lvlJc w:val="left"/>
      <w:pPr>
        <w:ind w:left="5805" w:hanging="360"/>
      </w:pPr>
    </w:lvl>
    <w:lvl w:ilvl="8" w:tplc="0C0A001B" w:tentative="1">
      <w:start w:val="1"/>
      <w:numFmt w:val="lowerRoman"/>
      <w:lvlText w:val="%9."/>
      <w:lvlJc w:val="right"/>
      <w:pPr>
        <w:ind w:left="6525" w:hanging="180"/>
      </w:pPr>
    </w:lvl>
  </w:abstractNum>
  <w:abstractNum w:abstractNumId="45">
    <w:nsid w:val="62BF7A66"/>
    <w:multiLevelType w:val="hybridMultilevel"/>
    <w:tmpl w:val="F44CCA04"/>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6">
    <w:nsid w:val="6B295D5D"/>
    <w:multiLevelType w:val="hybridMultilevel"/>
    <w:tmpl w:val="FFA4DC4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7">
    <w:nsid w:val="6C6D5E39"/>
    <w:multiLevelType w:val="hybridMultilevel"/>
    <w:tmpl w:val="0A2C7D58"/>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8">
    <w:nsid w:val="71290AF5"/>
    <w:multiLevelType w:val="hybridMultilevel"/>
    <w:tmpl w:val="FE849ED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9">
    <w:nsid w:val="71F04C1E"/>
    <w:multiLevelType w:val="hybridMultilevel"/>
    <w:tmpl w:val="154095B4"/>
    <w:lvl w:ilvl="0" w:tplc="1D3C0F78">
      <w:start w:val="1"/>
      <w:numFmt w:val="bullet"/>
      <w:lvlText w:val=""/>
      <w:lvlJc w:val="left"/>
      <w:pPr>
        <w:ind w:left="720" w:hanging="360"/>
      </w:pPr>
      <w:rPr>
        <w:rFonts w:ascii="Symbol" w:hAnsi="Symbol"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0">
    <w:nsid w:val="7226737B"/>
    <w:multiLevelType w:val="hybridMultilevel"/>
    <w:tmpl w:val="EEFCE65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1">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nsid w:val="754B1BED"/>
    <w:multiLevelType w:val="hybridMultilevel"/>
    <w:tmpl w:val="F482B6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3">
    <w:nsid w:val="77F7110B"/>
    <w:multiLevelType w:val="hybridMultilevel"/>
    <w:tmpl w:val="29FE460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4">
    <w:nsid w:val="78F40D75"/>
    <w:multiLevelType w:val="hybridMultilevel"/>
    <w:tmpl w:val="E4A8B8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5">
    <w:nsid w:val="790C0E77"/>
    <w:multiLevelType w:val="hybridMultilevel"/>
    <w:tmpl w:val="3C584F8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abstractNumId w:val="40"/>
  </w:num>
  <w:num w:numId="2">
    <w:abstractNumId w:val="6"/>
  </w:num>
  <w:num w:numId="3">
    <w:abstractNumId w:val="18"/>
  </w:num>
  <w:num w:numId="4">
    <w:abstractNumId w:val="39"/>
  </w:num>
  <w:num w:numId="5">
    <w:abstractNumId w:val="15"/>
  </w:num>
  <w:num w:numId="6">
    <w:abstractNumId w:val="43"/>
  </w:num>
  <w:num w:numId="7">
    <w:abstractNumId w:val="1"/>
  </w:num>
  <w:num w:numId="8">
    <w:abstractNumId w:val="10"/>
  </w:num>
  <w:num w:numId="9">
    <w:abstractNumId w:val="46"/>
  </w:num>
  <w:num w:numId="10">
    <w:abstractNumId w:val="22"/>
  </w:num>
  <w:num w:numId="11">
    <w:abstractNumId w:val="19"/>
  </w:num>
  <w:num w:numId="12">
    <w:abstractNumId w:val="16"/>
  </w:num>
  <w:num w:numId="13">
    <w:abstractNumId w:val="21"/>
  </w:num>
  <w:num w:numId="14">
    <w:abstractNumId w:val="36"/>
  </w:num>
  <w:num w:numId="15">
    <w:abstractNumId w:val="0"/>
  </w:num>
  <w:num w:numId="16">
    <w:abstractNumId w:val="42"/>
  </w:num>
  <w:num w:numId="17">
    <w:abstractNumId w:val="35"/>
  </w:num>
  <w:num w:numId="18">
    <w:abstractNumId w:val="4"/>
  </w:num>
  <w:num w:numId="19">
    <w:abstractNumId w:val="12"/>
  </w:num>
  <w:num w:numId="20">
    <w:abstractNumId w:val="29"/>
  </w:num>
  <w:num w:numId="21">
    <w:abstractNumId w:val="2"/>
  </w:num>
  <w:num w:numId="22">
    <w:abstractNumId w:val="25"/>
  </w:num>
  <w:num w:numId="23">
    <w:abstractNumId w:val="32"/>
  </w:num>
  <w:num w:numId="24">
    <w:abstractNumId w:val="9"/>
  </w:num>
  <w:num w:numId="25">
    <w:abstractNumId w:val="30"/>
  </w:num>
  <w:num w:numId="26">
    <w:abstractNumId w:val="38"/>
  </w:num>
  <w:num w:numId="27">
    <w:abstractNumId w:val="23"/>
  </w:num>
  <w:num w:numId="28">
    <w:abstractNumId w:val="26"/>
  </w:num>
  <w:num w:numId="29">
    <w:abstractNumId w:val="28"/>
  </w:num>
  <w:num w:numId="30">
    <w:abstractNumId w:val="24"/>
  </w:num>
  <w:num w:numId="31">
    <w:abstractNumId w:val="45"/>
  </w:num>
  <w:num w:numId="32">
    <w:abstractNumId w:val="17"/>
  </w:num>
  <w:num w:numId="33">
    <w:abstractNumId w:val="52"/>
  </w:num>
  <w:num w:numId="34">
    <w:abstractNumId w:val="5"/>
  </w:num>
  <w:num w:numId="35">
    <w:abstractNumId w:val="50"/>
  </w:num>
  <w:num w:numId="36">
    <w:abstractNumId w:val="47"/>
  </w:num>
  <w:num w:numId="37">
    <w:abstractNumId w:val="55"/>
  </w:num>
  <w:num w:numId="38">
    <w:abstractNumId w:val="11"/>
  </w:num>
  <w:num w:numId="39">
    <w:abstractNumId w:val="20"/>
  </w:num>
  <w:num w:numId="40">
    <w:abstractNumId w:val="14"/>
  </w:num>
  <w:num w:numId="41">
    <w:abstractNumId w:val="48"/>
  </w:num>
  <w:num w:numId="42">
    <w:abstractNumId w:val="31"/>
  </w:num>
  <w:num w:numId="43">
    <w:abstractNumId w:val="13"/>
  </w:num>
  <w:num w:numId="44">
    <w:abstractNumId w:val="27"/>
  </w:num>
  <w:num w:numId="45">
    <w:abstractNumId w:val="34"/>
  </w:num>
  <w:num w:numId="46">
    <w:abstractNumId w:val="53"/>
  </w:num>
  <w:num w:numId="47">
    <w:abstractNumId w:val="54"/>
  </w:num>
  <w:num w:numId="48">
    <w:abstractNumId w:val="37"/>
  </w:num>
  <w:num w:numId="49">
    <w:abstractNumId w:val="33"/>
  </w:num>
  <w:num w:numId="50">
    <w:abstractNumId w:val="41"/>
  </w:num>
  <w:num w:numId="51">
    <w:abstractNumId w:val="7"/>
  </w:num>
  <w:num w:numId="52">
    <w:abstractNumId w:val="44"/>
  </w:num>
  <w:num w:numId="53">
    <w:abstractNumId w:val="3"/>
  </w:num>
  <w:num w:numId="54">
    <w:abstractNumId w:val="51"/>
  </w:num>
  <w:num w:numId="55">
    <w:abstractNumId w:val="49"/>
  </w:num>
  <w:num w:numId="56">
    <w:abstractNumId w:val="8"/>
  </w:num>
  <w:numIdMacAtCleanup w:val="4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F0A"/>
    <w:rsid w:val="000038F5"/>
    <w:rsid w:val="00010FAF"/>
    <w:rsid w:val="00022926"/>
    <w:rsid w:val="000266B2"/>
    <w:rsid w:val="00026A6A"/>
    <w:rsid w:val="000325ED"/>
    <w:rsid w:val="0004146D"/>
    <w:rsid w:val="000438C9"/>
    <w:rsid w:val="00045453"/>
    <w:rsid w:val="000560E3"/>
    <w:rsid w:val="000703FC"/>
    <w:rsid w:val="00075754"/>
    <w:rsid w:val="000815A5"/>
    <w:rsid w:val="0008664F"/>
    <w:rsid w:val="00087411"/>
    <w:rsid w:val="00097FB6"/>
    <w:rsid w:val="000A565F"/>
    <w:rsid w:val="000A5B23"/>
    <w:rsid w:val="000A6662"/>
    <w:rsid w:val="000D67BE"/>
    <w:rsid w:val="000E470F"/>
    <w:rsid w:val="000F6BED"/>
    <w:rsid w:val="00104333"/>
    <w:rsid w:val="001061F1"/>
    <w:rsid w:val="00106728"/>
    <w:rsid w:val="00111129"/>
    <w:rsid w:val="00121126"/>
    <w:rsid w:val="0012148F"/>
    <w:rsid w:val="001327DC"/>
    <w:rsid w:val="00132CDC"/>
    <w:rsid w:val="00134399"/>
    <w:rsid w:val="00144A9B"/>
    <w:rsid w:val="00147D13"/>
    <w:rsid w:val="00156B56"/>
    <w:rsid w:val="00164CEA"/>
    <w:rsid w:val="001650DE"/>
    <w:rsid w:val="00167FD1"/>
    <w:rsid w:val="00171FF3"/>
    <w:rsid w:val="00180199"/>
    <w:rsid w:val="00181C82"/>
    <w:rsid w:val="001A1A17"/>
    <w:rsid w:val="001B694E"/>
    <w:rsid w:val="001C0498"/>
    <w:rsid w:val="001C0796"/>
    <w:rsid w:val="001D1746"/>
    <w:rsid w:val="001E04F5"/>
    <w:rsid w:val="001E2631"/>
    <w:rsid w:val="001E3D73"/>
    <w:rsid w:val="001E6977"/>
    <w:rsid w:val="001E6F28"/>
    <w:rsid w:val="001E752C"/>
    <w:rsid w:val="001F0B4B"/>
    <w:rsid w:val="001F557A"/>
    <w:rsid w:val="00210AAD"/>
    <w:rsid w:val="00212745"/>
    <w:rsid w:val="00214244"/>
    <w:rsid w:val="0021485C"/>
    <w:rsid w:val="00215A22"/>
    <w:rsid w:val="002356C8"/>
    <w:rsid w:val="002534F8"/>
    <w:rsid w:val="00255E6E"/>
    <w:rsid w:val="00260B41"/>
    <w:rsid w:val="00263FC7"/>
    <w:rsid w:val="002676DF"/>
    <w:rsid w:val="00271364"/>
    <w:rsid w:val="002961DD"/>
    <w:rsid w:val="002A60F6"/>
    <w:rsid w:val="002B189A"/>
    <w:rsid w:val="002B219D"/>
    <w:rsid w:val="002B3996"/>
    <w:rsid w:val="002B6A0D"/>
    <w:rsid w:val="002B770A"/>
    <w:rsid w:val="002C6295"/>
    <w:rsid w:val="002D14D9"/>
    <w:rsid w:val="002D30A4"/>
    <w:rsid w:val="002D692F"/>
    <w:rsid w:val="002E3A62"/>
    <w:rsid w:val="002E5074"/>
    <w:rsid w:val="002E5437"/>
    <w:rsid w:val="002F2F76"/>
    <w:rsid w:val="002F4B98"/>
    <w:rsid w:val="00301196"/>
    <w:rsid w:val="0030399E"/>
    <w:rsid w:val="0031122F"/>
    <w:rsid w:val="00320ABA"/>
    <w:rsid w:val="003228F1"/>
    <w:rsid w:val="0032623D"/>
    <w:rsid w:val="0032689A"/>
    <w:rsid w:val="00330790"/>
    <w:rsid w:val="00330A73"/>
    <w:rsid w:val="003310A7"/>
    <w:rsid w:val="00334B33"/>
    <w:rsid w:val="00336DF9"/>
    <w:rsid w:val="00337A77"/>
    <w:rsid w:val="00345837"/>
    <w:rsid w:val="00346245"/>
    <w:rsid w:val="00346491"/>
    <w:rsid w:val="003515D8"/>
    <w:rsid w:val="003605F7"/>
    <w:rsid w:val="00360CBC"/>
    <w:rsid w:val="00360F69"/>
    <w:rsid w:val="00362B2D"/>
    <w:rsid w:val="00367DD5"/>
    <w:rsid w:val="00367E74"/>
    <w:rsid w:val="00374188"/>
    <w:rsid w:val="00374274"/>
    <w:rsid w:val="00376B50"/>
    <w:rsid w:val="00390567"/>
    <w:rsid w:val="00396F2A"/>
    <w:rsid w:val="00397B5C"/>
    <w:rsid w:val="003A1821"/>
    <w:rsid w:val="003A3068"/>
    <w:rsid w:val="003A55FE"/>
    <w:rsid w:val="003B0263"/>
    <w:rsid w:val="003B4ECA"/>
    <w:rsid w:val="003C571F"/>
    <w:rsid w:val="003C64A6"/>
    <w:rsid w:val="003D7D42"/>
    <w:rsid w:val="003E4FE8"/>
    <w:rsid w:val="003E6FFE"/>
    <w:rsid w:val="003F36A3"/>
    <w:rsid w:val="003F5158"/>
    <w:rsid w:val="003F74B0"/>
    <w:rsid w:val="00404AFA"/>
    <w:rsid w:val="00410063"/>
    <w:rsid w:val="004111B0"/>
    <w:rsid w:val="004160BD"/>
    <w:rsid w:val="004161B2"/>
    <w:rsid w:val="00423F19"/>
    <w:rsid w:val="004261CF"/>
    <w:rsid w:val="00433C0D"/>
    <w:rsid w:val="004445C9"/>
    <w:rsid w:val="00446BA8"/>
    <w:rsid w:val="00453D41"/>
    <w:rsid w:val="00474EE7"/>
    <w:rsid w:val="00477AFD"/>
    <w:rsid w:val="00492022"/>
    <w:rsid w:val="00492DB2"/>
    <w:rsid w:val="004B006F"/>
    <w:rsid w:val="004C377A"/>
    <w:rsid w:val="004C5B48"/>
    <w:rsid w:val="004D03C8"/>
    <w:rsid w:val="004D075D"/>
    <w:rsid w:val="004D393C"/>
    <w:rsid w:val="00502005"/>
    <w:rsid w:val="0051698F"/>
    <w:rsid w:val="005202CB"/>
    <w:rsid w:val="00536DAD"/>
    <w:rsid w:val="0054730A"/>
    <w:rsid w:val="005544FE"/>
    <w:rsid w:val="00554F55"/>
    <w:rsid w:val="00554FD5"/>
    <w:rsid w:val="00555CA6"/>
    <w:rsid w:val="005578FE"/>
    <w:rsid w:val="00561140"/>
    <w:rsid w:val="005645C1"/>
    <w:rsid w:val="00564774"/>
    <w:rsid w:val="0056742A"/>
    <w:rsid w:val="00571D5D"/>
    <w:rsid w:val="00576522"/>
    <w:rsid w:val="005921AA"/>
    <w:rsid w:val="005A0760"/>
    <w:rsid w:val="005A339E"/>
    <w:rsid w:val="005A67D3"/>
    <w:rsid w:val="005A6A4A"/>
    <w:rsid w:val="005A6BB4"/>
    <w:rsid w:val="005A6CCB"/>
    <w:rsid w:val="005A7DC3"/>
    <w:rsid w:val="005B1AB1"/>
    <w:rsid w:val="005C04EA"/>
    <w:rsid w:val="005C0ACA"/>
    <w:rsid w:val="005C29E5"/>
    <w:rsid w:val="005C33BF"/>
    <w:rsid w:val="005E042D"/>
    <w:rsid w:val="005E0532"/>
    <w:rsid w:val="005F6A73"/>
    <w:rsid w:val="00600111"/>
    <w:rsid w:val="0060594C"/>
    <w:rsid w:val="00606501"/>
    <w:rsid w:val="0061162C"/>
    <w:rsid w:val="0061446B"/>
    <w:rsid w:val="00614F68"/>
    <w:rsid w:val="0062357F"/>
    <w:rsid w:val="00633212"/>
    <w:rsid w:val="00644072"/>
    <w:rsid w:val="00645763"/>
    <w:rsid w:val="00647D10"/>
    <w:rsid w:val="0065023C"/>
    <w:rsid w:val="00655B85"/>
    <w:rsid w:val="006710E7"/>
    <w:rsid w:val="00671AB1"/>
    <w:rsid w:val="00677232"/>
    <w:rsid w:val="0068134C"/>
    <w:rsid w:val="00690148"/>
    <w:rsid w:val="0069169F"/>
    <w:rsid w:val="006B11F6"/>
    <w:rsid w:val="006B4F6F"/>
    <w:rsid w:val="006B61B6"/>
    <w:rsid w:val="006B77BF"/>
    <w:rsid w:val="006C0203"/>
    <w:rsid w:val="006C2A41"/>
    <w:rsid w:val="006C4A9F"/>
    <w:rsid w:val="006E5F49"/>
    <w:rsid w:val="006E751B"/>
    <w:rsid w:val="006F3E10"/>
    <w:rsid w:val="006F65C4"/>
    <w:rsid w:val="00703BA3"/>
    <w:rsid w:val="00704100"/>
    <w:rsid w:val="00706D99"/>
    <w:rsid w:val="007132F8"/>
    <w:rsid w:val="00716004"/>
    <w:rsid w:val="00727085"/>
    <w:rsid w:val="00731971"/>
    <w:rsid w:val="00740D0A"/>
    <w:rsid w:val="00742337"/>
    <w:rsid w:val="00746B6E"/>
    <w:rsid w:val="00747039"/>
    <w:rsid w:val="0075488E"/>
    <w:rsid w:val="00754C1C"/>
    <w:rsid w:val="00761BDF"/>
    <w:rsid w:val="00761F38"/>
    <w:rsid w:val="007708BB"/>
    <w:rsid w:val="00770CE2"/>
    <w:rsid w:val="00776A3C"/>
    <w:rsid w:val="00780E86"/>
    <w:rsid w:val="00785377"/>
    <w:rsid w:val="00793DA5"/>
    <w:rsid w:val="007B2621"/>
    <w:rsid w:val="007B51B8"/>
    <w:rsid w:val="007C3483"/>
    <w:rsid w:val="007C46D1"/>
    <w:rsid w:val="007C53E5"/>
    <w:rsid w:val="007C6AAF"/>
    <w:rsid w:val="007D10D8"/>
    <w:rsid w:val="007D3BE5"/>
    <w:rsid w:val="007D46DA"/>
    <w:rsid w:val="007E0EDB"/>
    <w:rsid w:val="007E5172"/>
    <w:rsid w:val="007E6E05"/>
    <w:rsid w:val="007F5861"/>
    <w:rsid w:val="00802EB0"/>
    <w:rsid w:val="008030F4"/>
    <w:rsid w:val="00811B54"/>
    <w:rsid w:val="00816CDF"/>
    <w:rsid w:val="00824C19"/>
    <w:rsid w:val="00826DE3"/>
    <w:rsid w:val="0083359A"/>
    <w:rsid w:val="00833CD5"/>
    <w:rsid w:val="008404D4"/>
    <w:rsid w:val="00840D43"/>
    <w:rsid w:val="008443CD"/>
    <w:rsid w:val="0084616B"/>
    <w:rsid w:val="008555DE"/>
    <w:rsid w:val="0085785E"/>
    <w:rsid w:val="00862E9D"/>
    <w:rsid w:val="00866F51"/>
    <w:rsid w:val="0087324A"/>
    <w:rsid w:val="0087418A"/>
    <w:rsid w:val="0087575A"/>
    <w:rsid w:val="0088359D"/>
    <w:rsid w:val="00892269"/>
    <w:rsid w:val="008A6017"/>
    <w:rsid w:val="008B214A"/>
    <w:rsid w:val="008C04B8"/>
    <w:rsid w:val="008C291F"/>
    <w:rsid w:val="008C379B"/>
    <w:rsid w:val="008C6243"/>
    <w:rsid w:val="008D2E92"/>
    <w:rsid w:val="008E672F"/>
    <w:rsid w:val="008F7E7C"/>
    <w:rsid w:val="00900400"/>
    <w:rsid w:val="00900E8E"/>
    <w:rsid w:val="00903F8A"/>
    <w:rsid w:val="00905974"/>
    <w:rsid w:val="00907C4D"/>
    <w:rsid w:val="00910AC8"/>
    <w:rsid w:val="009149B2"/>
    <w:rsid w:val="00916665"/>
    <w:rsid w:val="00921568"/>
    <w:rsid w:val="00926994"/>
    <w:rsid w:val="00945E3B"/>
    <w:rsid w:val="009477BA"/>
    <w:rsid w:val="0095034A"/>
    <w:rsid w:val="009526F9"/>
    <w:rsid w:val="00965AD1"/>
    <w:rsid w:val="00966B81"/>
    <w:rsid w:val="00975183"/>
    <w:rsid w:val="0097782B"/>
    <w:rsid w:val="009836F1"/>
    <w:rsid w:val="00985747"/>
    <w:rsid w:val="00987207"/>
    <w:rsid w:val="00987D4F"/>
    <w:rsid w:val="00991CC3"/>
    <w:rsid w:val="009A0D91"/>
    <w:rsid w:val="009A301A"/>
    <w:rsid w:val="009A4317"/>
    <w:rsid w:val="009A505A"/>
    <w:rsid w:val="009B1F46"/>
    <w:rsid w:val="009B2CDB"/>
    <w:rsid w:val="009B553E"/>
    <w:rsid w:val="009B719A"/>
    <w:rsid w:val="009B7B32"/>
    <w:rsid w:val="009C136D"/>
    <w:rsid w:val="009D1163"/>
    <w:rsid w:val="009D5A70"/>
    <w:rsid w:val="009D7FEC"/>
    <w:rsid w:val="009F186F"/>
    <w:rsid w:val="009F3E84"/>
    <w:rsid w:val="009F7FD1"/>
    <w:rsid w:val="00A068B3"/>
    <w:rsid w:val="00A07F74"/>
    <w:rsid w:val="00A17939"/>
    <w:rsid w:val="00A30F9D"/>
    <w:rsid w:val="00A326B6"/>
    <w:rsid w:val="00A41734"/>
    <w:rsid w:val="00A51872"/>
    <w:rsid w:val="00A51FC4"/>
    <w:rsid w:val="00A52B75"/>
    <w:rsid w:val="00A57556"/>
    <w:rsid w:val="00A57B3B"/>
    <w:rsid w:val="00A60373"/>
    <w:rsid w:val="00A70FD7"/>
    <w:rsid w:val="00A7132F"/>
    <w:rsid w:val="00A76CCA"/>
    <w:rsid w:val="00A779A7"/>
    <w:rsid w:val="00AB6AAC"/>
    <w:rsid w:val="00AE03D3"/>
    <w:rsid w:val="00AE24A5"/>
    <w:rsid w:val="00AE7441"/>
    <w:rsid w:val="00AF0C8D"/>
    <w:rsid w:val="00AF1319"/>
    <w:rsid w:val="00AF28A5"/>
    <w:rsid w:val="00B035F3"/>
    <w:rsid w:val="00B0541B"/>
    <w:rsid w:val="00B07406"/>
    <w:rsid w:val="00B1278B"/>
    <w:rsid w:val="00B217A5"/>
    <w:rsid w:val="00B24195"/>
    <w:rsid w:val="00B272D4"/>
    <w:rsid w:val="00B3165D"/>
    <w:rsid w:val="00B35544"/>
    <w:rsid w:val="00B35DD0"/>
    <w:rsid w:val="00B364B0"/>
    <w:rsid w:val="00B37576"/>
    <w:rsid w:val="00B404E9"/>
    <w:rsid w:val="00B44EA9"/>
    <w:rsid w:val="00B46E83"/>
    <w:rsid w:val="00B52E59"/>
    <w:rsid w:val="00B54845"/>
    <w:rsid w:val="00B62325"/>
    <w:rsid w:val="00B64A32"/>
    <w:rsid w:val="00B67564"/>
    <w:rsid w:val="00B739CE"/>
    <w:rsid w:val="00B76CA6"/>
    <w:rsid w:val="00B8583E"/>
    <w:rsid w:val="00B91EE1"/>
    <w:rsid w:val="00B93BEC"/>
    <w:rsid w:val="00B9452C"/>
    <w:rsid w:val="00B95B21"/>
    <w:rsid w:val="00B975BB"/>
    <w:rsid w:val="00BA07AE"/>
    <w:rsid w:val="00BA1A0F"/>
    <w:rsid w:val="00BA2CCA"/>
    <w:rsid w:val="00BA3FB7"/>
    <w:rsid w:val="00BA4D34"/>
    <w:rsid w:val="00BB1880"/>
    <w:rsid w:val="00BB2907"/>
    <w:rsid w:val="00BD2CD2"/>
    <w:rsid w:val="00BE2B5B"/>
    <w:rsid w:val="00BE4989"/>
    <w:rsid w:val="00BE5814"/>
    <w:rsid w:val="00BF3E1F"/>
    <w:rsid w:val="00C04694"/>
    <w:rsid w:val="00C1132E"/>
    <w:rsid w:val="00C114A7"/>
    <w:rsid w:val="00C12E10"/>
    <w:rsid w:val="00C20DA7"/>
    <w:rsid w:val="00C329A4"/>
    <w:rsid w:val="00C3570C"/>
    <w:rsid w:val="00C541A9"/>
    <w:rsid w:val="00C55872"/>
    <w:rsid w:val="00C567E4"/>
    <w:rsid w:val="00C767E1"/>
    <w:rsid w:val="00C822C2"/>
    <w:rsid w:val="00C8582E"/>
    <w:rsid w:val="00C860C6"/>
    <w:rsid w:val="00C86B0A"/>
    <w:rsid w:val="00C873A1"/>
    <w:rsid w:val="00C90F1A"/>
    <w:rsid w:val="00C92367"/>
    <w:rsid w:val="00C94049"/>
    <w:rsid w:val="00C94258"/>
    <w:rsid w:val="00C960E7"/>
    <w:rsid w:val="00CA043C"/>
    <w:rsid w:val="00CA6F6B"/>
    <w:rsid w:val="00CB11F7"/>
    <w:rsid w:val="00CC1FAA"/>
    <w:rsid w:val="00CE72B9"/>
    <w:rsid w:val="00CF07A9"/>
    <w:rsid w:val="00CF41C8"/>
    <w:rsid w:val="00D0217A"/>
    <w:rsid w:val="00D02406"/>
    <w:rsid w:val="00D20820"/>
    <w:rsid w:val="00D25404"/>
    <w:rsid w:val="00D25E9F"/>
    <w:rsid w:val="00D26449"/>
    <w:rsid w:val="00D266FC"/>
    <w:rsid w:val="00D32AFD"/>
    <w:rsid w:val="00D373DB"/>
    <w:rsid w:val="00D42141"/>
    <w:rsid w:val="00D4577F"/>
    <w:rsid w:val="00D5353F"/>
    <w:rsid w:val="00D55F4B"/>
    <w:rsid w:val="00D56B1D"/>
    <w:rsid w:val="00D56B90"/>
    <w:rsid w:val="00D83829"/>
    <w:rsid w:val="00D93D36"/>
    <w:rsid w:val="00DA1786"/>
    <w:rsid w:val="00DA1884"/>
    <w:rsid w:val="00DA477A"/>
    <w:rsid w:val="00DB10AA"/>
    <w:rsid w:val="00DB32CD"/>
    <w:rsid w:val="00DB36DF"/>
    <w:rsid w:val="00DB6C4A"/>
    <w:rsid w:val="00DC138E"/>
    <w:rsid w:val="00DD408A"/>
    <w:rsid w:val="00DE44F9"/>
    <w:rsid w:val="00DE4DE1"/>
    <w:rsid w:val="00E00A5F"/>
    <w:rsid w:val="00E029A9"/>
    <w:rsid w:val="00E04B80"/>
    <w:rsid w:val="00E06FA2"/>
    <w:rsid w:val="00E2056F"/>
    <w:rsid w:val="00E22B42"/>
    <w:rsid w:val="00E3034B"/>
    <w:rsid w:val="00E34EB1"/>
    <w:rsid w:val="00E34FAA"/>
    <w:rsid w:val="00E379FC"/>
    <w:rsid w:val="00E47FF7"/>
    <w:rsid w:val="00E53788"/>
    <w:rsid w:val="00E61AE2"/>
    <w:rsid w:val="00E7284D"/>
    <w:rsid w:val="00E73C97"/>
    <w:rsid w:val="00E74392"/>
    <w:rsid w:val="00E75627"/>
    <w:rsid w:val="00E86396"/>
    <w:rsid w:val="00E91749"/>
    <w:rsid w:val="00E96C4F"/>
    <w:rsid w:val="00EB7406"/>
    <w:rsid w:val="00EC1B2B"/>
    <w:rsid w:val="00EC451A"/>
    <w:rsid w:val="00EC7595"/>
    <w:rsid w:val="00ED6DDC"/>
    <w:rsid w:val="00EE13FB"/>
    <w:rsid w:val="00EE256C"/>
    <w:rsid w:val="00EF16F2"/>
    <w:rsid w:val="00EF7460"/>
    <w:rsid w:val="00EF76C4"/>
    <w:rsid w:val="00F02883"/>
    <w:rsid w:val="00F04552"/>
    <w:rsid w:val="00F055E1"/>
    <w:rsid w:val="00F06FD9"/>
    <w:rsid w:val="00F12C1C"/>
    <w:rsid w:val="00F13E46"/>
    <w:rsid w:val="00F25B84"/>
    <w:rsid w:val="00F308D9"/>
    <w:rsid w:val="00F340F3"/>
    <w:rsid w:val="00F40EEC"/>
    <w:rsid w:val="00F547C9"/>
    <w:rsid w:val="00F5503D"/>
    <w:rsid w:val="00F559C3"/>
    <w:rsid w:val="00F57602"/>
    <w:rsid w:val="00F617F1"/>
    <w:rsid w:val="00F654E9"/>
    <w:rsid w:val="00F6753A"/>
    <w:rsid w:val="00F81FA2"/>
    <w:rsid w:val="00FA13DE"/>
    <w:rsid w:val="00FC4C0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pPr>
      <w:jc w:val="both"/>
    </w:pPr>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88359D"/>
    <w:pPr>
      <w:spacing w:line="240" w:lineRule="auto"/>
    </w:pPr>
    <w:rPr>
      <w:b/>
      <w:bCs/>
      <w:color w:val="AD0101" w:themeColor="accent1"/>
      <w:sz w:val="18"/>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semiHidden/>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header" Target="header4.xml"/><Relationship Id="rId10" Type="http://schemas.openxmlformats.org/officeDocument/2006/relationships/footer" Target="footer1.xm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eader" Target="head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B0CA4"/>
    <w:rsid w:val="001F293E"/>
    <w:rsid w:val="00277410"/>
    <w:rsid w:val="00294117"/>
    <w:rsid w:val="002B6689"/>
    <w:rsid w:val="003E40C2"/>
    <w:rsid w:val="003F6E28"/>
    <w:rsid w:val="004109CA"/>
    <w:rsid w:val="00474E71"/>
    <w:rsid w:val="0049471B"/>
    <w:rsid w:val="004E10E9"/>
    <w:rsid w:val="00511067"/>
    <w:rsid w:val="00530061"/>
    <w:rsid w:val="0059510D"/>
    <w:rsid w:val="005D07EC"/>
    <w:rsid w:val="005E36C0"/>
    <w:rsid w:val="005E603D"/>
    <w:rsid w:val="00630216"/>
    <w:rsid w:val="00641683"/>
    <w:rsid w:val="006F35B5"/>
    <w:rsid w:val="007A0A49"/>
    <w:rsid w:val="007C24E2"/>
    <w:rsid w:val="007C5952"/>
    <w:rsid w:val="007D4D31"/>
    <w:rsid w:val="007F49D6"/>
    <w:rsid w:val="00817094"/>
    <w:rsid w:val="008330BC"/>
    <w:rsid w:val="00833587"/>
    <w:rsid w:val="00896A2C"/>
    <w:rsid w:val="008D2BCF"/>
    <w:rsid w:val="00943DA1"/>
    <w:rsid w:val="009B7179"/>
    <w:rsid w:val="009E7FB3"/>
    <w:rsid w:val="00A03BC7"/>
    <w:rsid w:val="00A10CF7"/>
    <w:rsid w:val="00AE05D8"/>
    <w:rsid w:val="00B15069"/>
    <w:rsid w:val="00B75F9A"/>
    <w:rsid w:val="00BB22B4"/>
    <w:rsid w:val="00BD66AB"/>
    <w:rsid w:val="00C15F22"/>
    <w:rsid w:val="00C726AB"/>
    <w:rsid w:val="00CE4249"/>
    <w:rsid w:val="00E223FA"/>
    <w:rsid w:val="00E32896"/>
    <w:rsid w:val="00E32E59"/>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4E477F-B46E-45A6-A42F-323BE366AE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72</TotalTime>
  <Pages>19</Pages>
  <Words>10652</Words>
  <Characters>58587</Characters>
  <Application>Microsoft Office Word</Application>
  <DocSecurity>0</DocSecurity>
  <Lines>488</Lines>
  <Paragraphs>138</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6910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36</cp:revision>
  <dcterms:created xsi:type="dcterms:W3CDTF">2009-12-19T20:05:00Z</dcterms:created>
  <dcterms:modified xsi:type="dcterms:W3CDTF">2018-03-16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19fmudRq"/&gt;&lt;style id="http://www.zotero.org/styles/vancouver" locale="es-ES" hasBibliography="1" bibliographyStyleHasBeenSet="0"/&gt;&lt;prefs&gt;&lt;pref name="fieldType" value="Field"/&gt;&lt;pref name="dontAskD</vt:lpwstr>
  </property>
  <property fmtid="{D5CDD505-2E9C-101B-9397-08002B2CF9AE}" pid="3" name="ZOTERO_PREF_2">
    <vt:lpwstr>elayCitationUpdates" value="true"/&gt;&lt;/prefs&gt;&lt;/data&gt;</vt:lpwstr>
  </property>
</Properties>
</file>